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AA4E21">
      <w:pPr>
        <w:spacing w:after="0" w:line="240"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AA4E21">
      <w:pPr>
        <w:spacing w:after="0" w:line="240"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AA4E21">
      <w:pPr>
        <w:spacing w:after="0" w:line="240" w:lineRule="auto"/>
        <w:rPr>
          <w:rFonts w:ascii="Times New Roman" w:hAnsi="Times New Roman" w:cs="Times New Roman"/>
          <w:sz w:val="24"/>
          <w:szCs w:val="24"/>
        </w:rPr>
      </w:pPr>
    </w:p>
    <w:p w14:paraId="76DE5E1D" w14:textId="7AA13FF1" w:rsidR="00E87A2A" w:rsidRPr="0065153E" w:rsidRDefault="00E87A2A" w:rsidP="00AA4E21">
      <w:pPr>
        <w:spacing w:after="0" w:line="240" w:lineRule="auto"/>
        <w:rPr>
          <w:rFonts w:ascii="Times New Roman" w:hAnsi="Times New Roman" w:cs="Times New Roman"/>
          <w:sz w:val="24"/>
          <w:szCs w:val="24"/>
        </w:rPr>
      </w:pPr>
    </w:p>
    <w:p w14:paraId="171F0C98" w14:textId="43898644" w:rsidR="00AA4E21" w:rsidRPr="0065153E" w:rsidRDefault="00AA4E21" w:rsidP="00AA4E21">
      <w:pPr>
        <w:spacing w:after="0" w:line="240" w:lineRule="auto"/>
        <w:rPr>
          <w:rFonts w:ascii="Times New Roman" w:hAnsi="Times New Roman" w:cs="Times New Roman"/>
          <w:sz w:val="24"/>
          <w:szCs w:val="24"/>
        </w:rPr>
      </w:pPr>
    </w:p>
    <w:p w14:paraId="0DF0C668" w14:textId="77777777" w:rsidR="00AA4E21" w:rsidRPr="0065153E" w:rsidRDefault="00AA4E21" w:rsidP="00AA4E21">
      <w:pPr>
        <w:spacing w:after="0" w:line="240" w:lineRule="auto"/>
        <w:rPr>
          <w:rFonts w:ascii="Times New Roman" w:hAnsi="Times New Roman" w:cs="Times New Roman"/>
          <w:sz w:val="24"/>
          <w:szCs w:val="24"/>
        </w:rPr>
      </w:pPr>
    </w:p>
    <w:p w14:paraId="4531DC01" w14:textId="77777777" w:rsidR="00AA4E21" w:rsidRPr="0065153E" w:rsidRDefault="00AA4E21" w:rsidP="00AA4E21">
      <w:pPr>
        <w:spacing w:after="0" w:line="240" w:lineRule="auto"/>
        <w:rPr>
          <w:rFonts w:ascii="Times New Roman" w:hAnsi="Times New Roman" w:cs="Times New Roman"/>
          <w:sz w:val="24"/>
          <w:szCs w:val="24"/>
        </w:rPr>
      </w:pPr>
    </w:p>
    <w:p w14:paraId="25530CAF" w14:textId="2A4BD93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AA4E21">
      <w:pPr>
        <w:spacing w:after="0" w:line="240" w:lineRule="auto"/>
        <w:jc w:val="center"/>
        <w:rPr>
          <w:rFonts w:ascii="Times New Roman" w:hAnsi="Times New Roman" w:cs="Times New Roman"/>
          <w:sz w:val="24"/>
          <w:szCs w:val="24"/>
        </w:rPr>
      </w:pPr>
    </w:p>
    <w:p w14:paraId="2522CFC5" w14:textId="181D3B62" w:rsidR="00AA4E21" w:rsidRPr="0065153E" w:rsidRDefault="00AA4E21" w:rsidP="00AA4E21">
      <w:pPr>
        <w:spacing w:after="0" w:line="240" w:lineRule="auto"/>
        <w:jc w:val="center"/>
        <w:rPr>
          <w:rFonts w:ascii="Times New Roman" w:hAnsi="Times New Roman" w:cs="Times New Roman"/>
          <w:sz w:val="24"/>
          <w:szCs w:val="24"/>
        </w:rPr>
      </w:pPr>
    </w:p>
    <w:p w14:paraId="347BDA65" w14:textId="77777777" w:rsidR="00AA4E21" w:rsidRPr="0065153E" w:rsidRDefault="00AA4E21" w:rsidP="00AA4E21">
      <w:pPr>
        <w:spacing w:after="0" w:line="240" w:lineRule="auto"/>
        <w:jc w:val="center"/>
        <w:rPr>
          <w:rFonts w:ascii="Times New Roman" w:hAnsi="Times New Roman" w:cs="Times New Roman"/>
          <w:sz w:val="24"/>
          <w:szCs w:val="24"/>
        </w:rPr>
      </w:pPr>
    </w:p>
    <w:p w14:paraId="758554C8" w14:textId="0B906CE8"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AA4E21">
      <w:pPr>
        <w:spacing w:after="0" w:line="240" w:lineRule="auto"/>
        <w:jc w:val="center"/>
        <w:rPr>
          <w:rFonts w:ascii="Times New Roman" w:hAnsi="Times New Roman" w:cs="Times New Roman"/>
          <w:sz w:val="24"/>
          <w:szCs w:val="24"/>
        </w:rPr>
      </w:pPr>
    </w:p>
    <w:p w14:paraId="4134978A" w14:textId="796F118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AA4E21">
      <w:pPr>
        <w:spacing w:after="0" w:line="240" w:lineRule="auto"/>
        <w:jc w:val="center"/>
        <w:rPr>
          <w:rFonts w:ascii="Times New Roman" w:hAnsi="Times New Roman" w:cs="Times New Roman"/>
          <w:sz w:val="24"/>
          <w:szCs w:val="24"/>
        </w:rPr>
      </w:pPr>
    </w:p>
    <w:p w14:paraId="67D02309" w14:textId="1DF881A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04C58CD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w:t>
      </w:r>
      <w:r w:rsidR="0081711C">
        <w:rPr>
          <w:rFonts w:ascii="Times New Roman" w:hAnsi="Times New Roman" w:cs="Times New Roman"/>
          <w:sz w:val="24"/>
          <w:szCs w:val="24"/>
        </w:rPr>
        <w:t>s</w:t>
      </w:r>
      <w:r w:rsidRPr="0065153E">
        <w:rPr>
          <w:rFonts w:ascii="Times New Roman" w:hAnsi="Times New Roman" w:cs="Times New Roman"/>
          <w:sz w:val="24"/>
          <w:szCs w:val="24"/>
        </w:rPr>
        <w:t xml:space="preserve"> Science</w:t>
      </w:r>
    </w:p>
    <w:p w14:paraId="070947E6" w14:textId="68F8463E" w:rsidR="00E87A2A" w:rsidRPr="0065153E" w:rsidRDefault="00E87A2A" w:rsidP="00AA4E21">
      <w:pPr>
        <w:spacing w:after="0" w:line="240" w:lineRule="auto"/>
        <w:jc w:val="center"/>
        <w:rPr>
          <w:rFonts w:ascii="Times New Roman" w:hAnsi="Times New Roman" w:cs="Times New Roman"/>
          <w:sz w:val="24"/>
          <w:szCs w:val="24"/>
        </w:rPr>
      </w:pPr>
    </w:p>
    <w:p w14:paraId="17AB96C9" w14:textId="77777777" w:rsidR="00AA4E21" w:rsidRPr="0065153E" w:rsidRDefault="00AA4E21" w:rsidP="00AA4E21">
      <w:pPr>
        <w:spacing w:after="0" w:line="240" w:lineRule="auto"/>
        <w:jc w:val="center"/>
        <w:rPr>
          <w:rFonts w:ascii="Times New Roman" w:hAnsi="Times New Roman" w:cs="Times New Roman"/>
          <w:sz w:val="24"/>
          <w:szCs w:val="24"/>
        </w:rPr>
      </w:pPr>
    </w:p>
    <w:p w14:paraId="1634821A" w14:textId="776FCFC5" w:rsidR="00E87A2A" w:rsidRPr="0065153E" w:rsidRDefault="00E87A2A" w:rsidP="00AA4E21">
      <w:pPr>
        <w:spacing w:after="0" w:line="240" w:lineRule="auto"/>
        <w:jc w:val="center"/>
        <w:rPr>
          <w:rFonts w:ascii="Times New Roman" w:hAnsi="Times New Roman" w:cs="Times New Roman"/>
          <w:sz w:val="24"/>
          <w:szCs w:val="24"/>
        </w:rPr>
      </w:pPr>
    </w:p>
    <w:p w14:paraId="1782BED7" w14:textId="0DE004C4" w:rsidR="00E87A2A" w:rsidRPr="0065153E" w:rsidRDefault="00E87A2A" w:rsidP="00AA4E21">
      <w:pPr>
        <w:spacing w:after="0" w:line="240" w:lineRule="auto"/>
        <w:jc w:val="center"/>
        <w:rPr>
          <w:rFonts w:ascii="Times New Roman" w:hAnsi="Times New Roman" w:cs="Times New Roman"/>
          <w:sz w:val="24"/>
          <w:szCs w:val="24"/>
        </w:rPr>
      </w:pPr>
    </w:p>
    <w:p w14:paraId="662391B1" w14:textId="0A2C6F94"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AA4E21">
      <w:pPr>
        <w:spacing w:after="0" w:line="240" w:lineRule="auto"/>
        <w:jc w:val="center"/>
        <w:rPr>
          <w:rFonts w:ascii="Times New Roman" w:hAnsi="Times New Roman" w:cs="Times New Roman"/>
          <w:sz w:val="24"/>
          <w:szCs w:val="24"/>
        </w:rPr>
      </w:pPr>
    </w:p>
    <w:p w14:paraId="05368872" w14:textId="77777777" w:rsidR="00AA4E21" w:rsidRPr="0065153E" w:rsidRDefault="00AA4E21" w:rsidP="00AA4E21">
      <w:pPr>
        <w:spacing w:after="0" w:line="240" w:lineRule="auto"/>
        <w:jc w:val="center"/>
        <w:rPr>
          <w:rFonts w:ascii="Times New Roman" w:hAnsi="Times New Roman" w:cs="Times New Roman"/>
          <w:sz w:val="24"/>
          <w:szCs w:val="24"/>
        </w:rPr>
      </w:pPr>
    </w:p>
    <w:p w14:paraId="32AD0E05" w14:textId="33FF9E6C" w:rsidR="00081212" w:rsidRPr="0065153E" w:rsidRDefault="00081212" w:rsidP="00AA4E21">
      <w:pPr>
        <w:spacing w:after="0" w:line="240" w:lineRule="auto"/>
        <w:jc w:val="center"/>
        <w:rPr>
          <w:rFonts w:ascii="Times New Roman" w:hAnsi="Times New Roman" w:cs="Times New Roman"/>
          <w:sz w:val="24"/>
          <w:szCs w:val="24"/>
        </w:rPr>
      </w:pPr>
    </w:p>
    <w:p w14:paraId="706D6F72" w14:textId="4B99C49A"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AA4E21">
      <w:pPr>
        <w:spacing w:after="0" w:line="240" w:lineRule="auto"/>
        <w:jc w:val="center"/>
        <w:rPr>
          <w:rFonts w:ascii="Times New Roman" w:hAnsi="Times New Roman" w:cs="Times New Roman"/>
          <w:sz w:val="24"/>
          <w:szCs w:val="24"/>
        </w:rPr>
      </w:pPr>
    </w:p>
    <w:p w14:paraId="3201D99B" w14:textId="0E762C96" w:rsidR="00081212" w:rsidRPr="0065153E" w:rsidRDefault="00081212" w:rsidP="00AA4E21">
      <w:pPr>
        <w:spacing w:after="0" w:line="240" w:lineRule="auto"/>
        <w:jc w:val="center"/>
        <w:rPr>
          <w:rFonts w:ascii="Times New Roman" w:hAnsi="Times New Roman" w:cs="Times New Roman"/>
          <w:sz w:val="24"/>
          <w:szCs w:val="24"/>
        </w:rPr>
      </w:pPr>
    </w:p>
    <w:p w14:paraId="66992C70" w14:textId="77777777" w:rsidR="00AA4E21" w:rsidRPr="0065153E" w:rsidRDefault="00AA4E21" w:rsidP="00AA4E21">
      <w:pPr>
        <w:spacing w:after="0" w:line="240" w:lineRule="auto"/>
        <w:jc w:val="center"/>
        <w:rPr>
          <w:rFonts w:ascii="Times New Roman" w:hAnsi="Times New Roman" w:cs="Times New Roman"/>
          <w:sz w:val="24"/>
          <w:szCs w:val="24"/>
        </w:rPr>
      </w:pPr>
    </w:p>
    <w:p w14:paraId="572ABDDF" w14:textId="70848CA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AA4E21">
      <w:pPr>
        <w:spacing w:after="0" w:line="240" w:lineRule="auto"/>
        <w:jc w:val="center"/>
        <w:rPr>
          <w:rFonts w:ascii="Times New Roman" w:hAnsi="Times New Roman" w:cs="Times New Roman"/>
          <w:sz w:val="24"/>
          <w:szCs w:val="24"/>
        </w:rPr>
      </w:pPr>
    </w:p>
    <w:p w14:paraId="572E3EFC" w14:textId="24332423" w:rsidR="00AA4E21" w:rsidRPr="0065153E" w:rsidRDefault="00AA4E21" w:rsidP="00AA4E21">
      <w:pPr>
        <w:spacing w:after="0" w:line="240" w:lineRule="auto"/>
        <w:jc w:val="center"/>
        <w:rPr>
          <w:rFonts w:ascii="Times New Roman" w:hAnsi="Times New Roman" w:cs="Times New Roman"/>
          <w:sz w:val="24"/>
          <w:szCs w:val="24"/>
        </w:rPr>
      </w:pPr>
    </w:p>
    <w:p w14:paraId="58FE1D58" w14:textId="77777777" w:rsidR="00AA4E21" w:rsidRPr="0065153E" w:rsidRDefault="00AA4E21" w:rsidP="00AA4E21">
      <w:pPr>
        <w:spacing w:after="0" w:line="240" w:lineRule="auto"/>
        <w:jc w:val="center"/>
        <w:rPr>
          <w:rFonts w:ascii="Times New Roman" w:hAnsi="Times New Roman" w:cs="Times New Roman"/>
          <w:sz w:val="24"/>
          <w:szCs w:val="24"/>
        </w:rPr>
      </w:pPr>
    </w:p>
    <w:p w14:paraId="32C38FED" w14:textId="21BCA450"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AA4E21">
      <w:pPr>
        <w:spacing w:after="0" w:line="240" w:lineRule="auto"/>
        <w:jc w:val="center"/>
        <w:rPr>
          <w:rFonts w:ascii="Times New Roman" w:hAnsi="Times New Roman" w:cs="Times New Roman"/>
          <w:sz w:val="24"/>
          <w:szCs w:val="24"/>
        </w:rPr>
      </w:pPr>
    </w:p>
    <w:p w14:paraId="72F908CB" w14:textId="78D01D56"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63284C99" w14:textId="7DF1CD51" w:rsidR="00081212" w:rsidRPr="0065153E" w:rsidRDefault="00081212" w:rsidP="00AA4E21">
      <w:pPr>
        <w:spacing w:after="0" w:line="240"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AA4E21">
      <w:pPr>
        <w:spacing w:after="0" w:line="240" w:lineRule="auto"/>
        <w:jc w:val="center"/>
        <w:rPr>
          <w:rFonts w:ascii="Times New Roman" w:hAnsi="Times New Roman" w:cs="Times New Roman"/>
          <w:b/>
          <w:sz w:val="24"/>
          <w:szCs w:val="24"/>
        </w:rPr>
      </w:pPr>
    </w:p>
    <w:p w14:paraId="245A633D" w14:textId="14F1C2C7" w:rsidR="00081212" w:rsidRPr="0065153E" w:rsidRDefault="00081212" w:rsidP="00AA4E21">
      <w:pPr>
        <w:spacing w:after="0" w:line="240"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AA4E21">
      <w:pPr>
        <w:spacing w:after="0" w:line="240" w:lineRule="auto"/>
        <w:jc w:val="center"/>
        <w:rPr>
          <w:rFonts w:ascii="Times New Roman" w:hAnsi="Times New Roman" w:cs="Times New Roman"/>
          <w:b/>
          <w:sz w:val="24"/>
          <w:szCs w:val="24"/>
        </w:rPr>
      </w:pPr>
    </w:p>
    <w:p w14:paraId="0E227E79" w14:textId="621E3C39" w:rsidR="00081212" w:rsidRPr="0065153E" w:rsidRDefault="00081212" w:rsidP="00AA4E21">
      <w:pPr>
        <w:spacing w:after="0" w:line="240" w:lineRule="auto"/>
        <w:rPr>
          <w:rFonts w:ascii="Times New Roman" w:hAnsi="Times New Roman" w:cs="Times New Roman"/>
          <w:bCs/>
          <w:sz w:val="24"/>
          <w:szCs w:val="24"/>
        </w:rPr>
      </w:pPr>
    </w:p>
    <w:p w14:paraId="3CF94A06" w14:textId="5F3EEBF5"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201C61F1" w14:textId="7BE61E48" w:rsidR="00AA4E21" w:rsidRPr="0065153E" w:rsidRDefault="00AA4E21" w:rsidP="00AA4E21">
      <w:pPr>
        <w:spacing w:after="0" w:line="240" w:lineRule="auto"/>
        <w:rPr>
          <w:rFonts w:ascii="Times New Roman" w:hAnsi="Times New Roman" w:cs="Times New Roman"/>
          <w:bCs/>
          <w:sz w:val="24"/>
          <w:szCs w:val="24"/>
        </w:rPr>
      </w:pPr>
    </w:p>
    <w:p w14:paraId="4624B827" w14:textId="575CB39C"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1A633CCB" w14:textId="6C1FF868" w:rsidR="00AA4E21" w:rsidRPr="0042301F" w:rsidRDefault="00AA4E21" w:rsidP="00AA4E21">
      <w:pPr>
        <w:spacing w:after="0" w:line="240" w:lineRule="auto"/>
        <w:rPr>
          <w:rFonts w:ascii="Times New Roman" w:hAnsi="Times New Roman" w:cs="Times New Roman"/>
          <w:bCs/>
          <w:sz w:val="24"/>
          <w:szCs w:val="24"/>
          <w:lang w:val="fr-FR"/>
        </w:rPr>
      </w:pPr>
    </w:p>
    <w:p w14:paraId="2189A49F" w14:textId="6CD0B12D"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1D2A0928" w14:textId="70ADF61B" w:rsidR="00AA4E21" w:rsidRPr="0042301F" w:rsidRDefault="00AA4E21" w:rsidP="00AA4E21">
      <w:pPr>
        <w:spacing w:after="0" w:line="240" w:lineRule="auto"/>
        <w:rPr>
          <w:rFonts w:ascii="Times New Roman" w:hAnsi="Times New Roman" w:cs="Times New Roman"/>
          <w:bCs/>
          <w:sz w:val="24"/>
          <w:szCs w:val="24"/>
          <w:lang w:val="fr-FR"/>
        </w:rPr>
      </w:pPr>
    </w:p>
    <w:p w14:paraId="5CC75AF3" w14:textId="3636430B"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5AB6CAFF" w14:textId="319675D9" w:rsidR="00AA4E21" w:rsidRPr="0042301F" w:rsidRDefault="00AA4E21" w:rsidP="00AA4E21">
      <w:pPr>
        <w:spacing w:after="0" w:line="240" w:lineRule="auto"/>
        <w:rPr>
          <w:rFonts w:ascii="Times New Roman" w:hAnsi="Times New Roman" w:cs="Times New Roman"/>
          <w:bCs/>
          <w:sz w:val="24"/>
          <w:szCs w:val="24"/>
          <w:lang w:val="fr-FR"/>
        </w:rPr>
      </w:pPr>
    </w:p>
    <w:p w14:paraId="7433DE2B" w14:textId="50067E87"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2430D005" w14:textId="7FA91486" w:rsidR="00AA4E21" w:rsidRPr="0042301F" w:rsidRDefault="00AA4E21" w:rsidP="00AA4E21">
      <w:pPr>
        <w:spacing w:after="0" w:line="240" w:lineRule="auto"/>
        <w:rPr>
          <w:rFonts w:ascii="Times New Roman" w:hAnsi="Times New Roman" w:cs="Times New Roman"/>
          <w:bCs/>
          <w:sz w:val="24"/>
          <w:szCs w:val="24"/>
          <w:lang w:val="fr-FR"/>
        </w:rPr>
      </w:pPr>
    </w:p>
    <w:p w14:paraId="1485482D" w14:textId="5D5228C6"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33F31D0E" w14:textId="10AE75DC" w:rsidR="00AA4E21" w:rsidRPr="0042301F" w:rsidRDefault="00AA4E21" w:rsidP="00AA4E21">
      <w:pPr>
        <w:spacing w:after="0" w:line="240" w:lineRule="auto"/>
        <w:rPr>
          <w:rFonts w:ascii="Times New Roman" w:hAnsi="Times New Roman" w:cs="Times New Roman"/>
          <w:bCs/>
          <w:sz w:val="24"/>
          <w:szCs w:val="24"/>
          <w:lang w:val="fr-FR"/>
        </w:rPr>
      </w:pPr>
    </w:p>
    <w:p w14:paraId="0FEC2F40" w14:textId="06161428"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AA4E21">
      <w:pPr>
        <w:spacing w:after="0" w:line="240" w:lineRule="auto"/>
        <w:rPr>
          <w:rFonts w:ascii="Times New Roman" w:hAnsi="Times New Roman" w:cs="Times New Roman"/>
          <w:sz w:val="24"/>
          <w:szCs w:val="24"/>
        </w:rPr>
      </w:pPr>
    </w:p>
    <w:p w14:paraId="1D70E753" w14:textId="0F670EA2" w:rsidR="00081212" w:rsidRPr="0065153E" w:rsidRDefault="00081212" w:rsidP="00AA4E21">
      <w:pPr>
        <w:spacing w:after="0" w:line="240" w:lineRule="auto"/>
        <w:rPr>
          <w:rFonts w:ascii="Times New Roman" w:hAnsi="Times New Roman" w:cs="Times New Roman"/>
          <w:sz w:val="24"/>
          <w:szCs w:val="24"/>
        </w:rPr>
      </w:pPr>
    </w:p>
    <w:p w14:paraId="7FA90828" w14:textId="12AAE649" w:rsidR="00081212" w:rsidRPr="0065153E" w:rsidRDefault="00081212" w:rsidP="00AA4E21">
      <w:pPr>
        <w:spacing w:after="0" w:line="240" w:lineRule="auto"/>
        <w:rPr>
          <w:rFonts w:ascii="Times New Roman" w:hAnsi="Times New Roman" w:cs="Times New Roman"/>
          <w:sz w:val="24"/>
          <w:szCs w:val="24"/>
        </w:rPr>
      </w:pPr>
    </w:p>
    <w:p w14:paraId="41514CD2" w14:textId="66FCE702" w:rsidR="00081212" w:rsidRPr="0065153E" w:rsidRDefault="00081212" w:rsidP="00AA4E21">
      <w:pPr>
        <w:spacing w:after="0" w:line="240" w:lineRule="auto"/>
        <w:rPr>
          <w:rFonts w:ascii="Times New Roman" w:hAnsi="Times New Roman" w:cs="Times New Roman"/>
          <w:sz w:val="24"/>
          <w:szCs w:val="24"/>
        </w:rPr>
      </w:pPr>
    </w:p>
    <w:p w14:paraId="0F3725F3" w14:textId="51B7962C" w:rsidR="00081212" w:rsidRPr="0065153E" w:rsidRDefault="00081212" w:rsidP="00AA4E21">
      <w:pPr>
        <w:spacing w:after="0" w:line="240" w:lineRule="auto"/>
        <w:rPr>
          <w:rFonts w:ascii="Times New Roman" w:hAnsi="Times New Roman" w:cs="Times New Roman"/>
          <w:sz w:val="24"/>
          <w:szCs w:val="24"/>
        </w:rPr>
      </w:pPr>
    </w:p>
    <w:p w14:paraId="0B08E6FC" w14:textId="6F921295" w:rsidR="00081212" w:rsidRPr="0065153E" w:rsidRDefault="00081212" w:rsidP="00AA4E21">
      <w:pPr>
        <w:spacing w:after="0" w:line="240" w:lineRule="auto"/>
        <w:rPr>
          <w:rFonts w:ascii="Times New Roman" w:hAnsi="Times New Roman" w:cs="Times New Roman"/>
          <w:sz w:val="24"/>
          <w:szCs w:val="24"/>
        </w:rPr>
      </w:pPr>
    </w:p>
    <w:p w14:paraId="51DFD171" w14:textId="1272CADF" w:rsidR="00081212" w:rsidRPr="0065153E" w:rsidRDefault="00081212" w:rsidP="00AA4E21">
      <w:pPr>
        <w:spacing w:after="0" w:line="240" w:lineRule="auto"/>
        <w:rPr>
          <w:rFonts w:ascii="Times New Roman" w:hAnsi="Times New Roman" w:cs="Times New Roman"/>
          <w:sz w:val="24"/>
          <w:szCs w:val="24"/>
        </w:rPr>
      </w:pPr>
    </w:p>
    <w:p w14:paraId="58DD994A" w14:textId="484E8246" w:rsidR="00081212" w:rsidRPr="0065153E" w:rsidRDefault="00081212" w:rsidP="00AA4E21">
      <w:pPr>
        <w:spacing w:after="0" w:line="240" w:lineRule="auto"/>
        <w:rPr>
          <w:rFonts w:ascii="Times New Roman" w:hAnsi="Times New Roman" w:cs="Times New Roman"/>
          <w:sz w:val="24"/>
          <w:szCs w:val="24"/>
        </w:rPr>
      </w:pPr>
    </w:p>
    <w:p w14:paraId="06E8A1D5" w14:textId="25951929" w:rsidR="00081212" w:rsidRPr="0065153E" w:rsidRDefault="00081212" w:rsidP="00AA4E21">
      <w:pPr>
        <w:spacing w:after="0" w:line="240" w:lineRule="auto"/>
        <w:rPr>
          <w:rFonts w:ascii="Times New Roman" w:hAnsi="Times New Roman" w:cs="Times New Roman"/>
          <w:sz w:val="24"/>
          <w:szCs w:val="24"/>
        </w:rPr>
      </w:pPr>
    </w:p>
    <w:p w14:paraId="63F2F6E2" w14:textId="7AF636C2" w:rsidR="00081212" w:rsidRPr="0065153E" w:rsidRDefault="00081212" w:rsidP="00AA4E21">
      <w:pPr>
        <w:spacing w:after="0" w:line="240" w:lineRule="auto"/>
        <w:rPr>
          <w:rFonts w:ascii="Times New Roman" w:hAnsi="Times New Roman" w:cs="Times New Roman"/>
          <w:sz w:val="24"/>
          <w:szCs w:val="24"/>
        </w:rPr>
      </w:pPr>
    </w:p>
    <w:p w14:paraId="529F9794" w14:textId="4F86E035" w:rsidR="00081212" w:rsidRPr="0065153E" w:rsidRDefault="00081212" w:rsidP="00AA4E21">
      <w:pPr>
        <w:spacing w:after="0" w:line="240" w:lineRule="auto"/>
        <w:rPr>
          <w:rFonts w:ascii="Times New Roman" w:hAnsi="Times New Roman" w:cs="Times New Roman"/>
          <w:sz w:val="24"/>
          <w:szCs w:val="24"/>
        </w:rPr>
      </w:pPr>
    </w:p>
    <w:p w14:paraId="04542A1F" w14:textId="2BE0AB13" w:rsidR="00081212" w:rsidRPr="0065153E" w:rsidRDefault="00081212" w:rsidP="00AA4E21">
      <w:pPr>
        <w:spacing w:after="0" w:line="240" w:lineRule="auto"/>
        <w:rPr>
          <w:rFonts w:ascii="Times New Roman" w:hAnsi="Times New Roman" w:cs="Times New Roman"/>
          <w:sz w:val="24"/>
          <w:szCs w:val="24"/>
        </w:rPr>
      </w:pPr>
    </w:p>
    <w:p w14:paraId="650FBA23" w14:textId="2764C06F" w:rsidR="00081212" w:rsidRPr="0065153E" w:rsidRDefault="00081212" w:rsidP="00AA4E21">
      <w:pPr>
        <w:spacing w:after="0" w:line="240" w:lineRule="auto"/>
        <w:rPr>
          <w:rFonts w:ascii="Times New Roman" w:hAnsi="Times New Roman" w:cs="Times New Roman"/>
          <w:sz w:val="24"/>
          <w:szCs w:val="24"/>
        </w:rPr>
      </w:pPr>
    </w:p>
    <w:p w14:paraId="5F37357E" w14:textId="640C1470" w:rsidR="00081212" w:rsidRPr="0065153E" w:rsidRDefault="00081212" w:rsidP="00AA4E21">
      <w:pPr>
        <w:spacing w:after="0" w:line="240" w:lineRule="auto"/>
        <w:rPr>
          <w:rFonts w:ascii="Times New Roman" w:hAnsi="Times New Roman" w:cs="Times New Roman"/>
          <w:sz w:val="24"/>
          <w:szCs w:val="24"/>
        </w:rPr>
      </w:pPr>
    </w:p>
    <w:p w14:paraId="3E78FB95" w14:textId="42585660" w:rsidR="00081212" w:rsidRPr="0065153E" w:rsidRDefault="00081212" w:rsidP="00AA4E21">
      <w:pPr>
        <w:spacing w:after="0" w:line="240" w:lineRule="auto"/>
        <w:rPr>
          <w:rFonts w:ascii="Times New Roman" w:hAnsi="Times New Roman" w:cs="Times New Roman"/>
          <w:sz w:val="24"/>
          <w:szCs w:val="24"/>
        </w:rPr>
      </w:pPr>
    </w:p>
    <w:p w14:paraId="51F67325" w14:textId="76AC3D36" w:rsidR="00081212" w:rsidRPr="0065153E" w:rsidRDefault="00081212" w:rsidP="00AA4E21">
      <w:pPr>
        <w:spacing w:after="0" w:line="240" w:lineRule="auto"/>
        <w:rPr>
          <w:rFonts w:ascii="Times New Roman" w:hAnsi="Times New Roman" w:cs="Times New Roman"/>
          <w:sz w:val="24"/>
          <w:szCs w:val="24"/>
        </w:rPr>
      </w:pPr>
    </w:p>
    <w:p w14:paraId="48B53A9A" w14:textId="6B95F4B1" w:rsidR="00081212" w:rsidRPr="0065153E" w:rsidRDefault="00081212" w:rsidP="00AA4E21">
      <w:pPr>
        <w:spacing w:after="0" w:line="240" w:lineRule="auto"/>
        <w:rPr>
          <w:rFonts w:ascii="Times New Roman" w:hAnsi="Times New Roman" w:cs="Times New Roman"/>
          <w:sz w:val="24"/>
          <w:szCs w:val="24"/>
        </w:rPr>
      </w:pPr>
    </w:p>
    <w:p w14:paraId="72D926D4" w14:textId="0FB38F06" w:rsidR="00081212" w:rsidRPr="0065153E" w:rsidRDefault="00081212" w:rsidP="00AA4E21">
      <w:pPr>
        <w:spacing w:after="0" w:line="240" w:lineRule="auto"/>
        <w:rPr>
          <w:rFonts w:ascii="Times New Roman" w:hAnsi="Times New Roman" w:cs="Times New Roman"/>
          <w:sz w:val="24"/>
          <w:szCs w:val="24"/>
        </w:rPr>
      </w:pPr>
    </w:p>
    <w:p w14:paraId="7682A454" w14:textId="0CE731D7" w:rsidR="00081212" w:rsidRPr="0065153E" w:rsidRDefault="00081212" w:rsidP="00AA4E21">
      <w:pPr>
        <w:spacing w:after="0" w:line="240" w:lineRule="auto"/>
        <w:rPr>
          <w:rFonts w:ascii="Times New Roman" w:hAnsi="Times New Roman" w:cs="Times New Roman"/>
          <w:sz w:val="24"/>
          <w:szCs w:val="24"/>
        </w:rPr>
      </w:pPr>
    </w:p>
    <w:p w14:paraId="1C6FBA62" w14:textId="054DFAB3" w:rsidR="00081212" w:rsidRPr="0065153E" w:rsidRDefault="00081212" w:rsidP="00AA4E21">
      <w:pPr>
        <w:spacing w:after="0" w:line="240" w:lineRule="auto"/>
        <w:rPr>
          <w:rFonts w:ascii="Times New Roman" w:hAnsi="Times New Roman" w:cs="Times New Roman"/>
          <w:sz w:val="24"/>
          <w:szCs w:val="24"/>
        </w:rPr>
      </w:pPr>
    </w:p>
    <w:p w14:paraId="1B97683E" w14:textId="1A86C361" w:rsidR="00081212" w:rsidRPr="0065153E" w:rsidRDefault="00081212" w:rsidP="00AA4E21">
      <w:pPr>
        <w:spacing w:after="0" w:line="240" w:lineRule="auto"/>
        <w:rPr>
          <w:rFonts w:ascii="Times New Roman" w:hAnsi="Times New Roman" w:cs="Times New Roman"/>
          <w:sz w:val="24"/>
          <w:szCs w:val="24"/>
        </w:rPr>
      </w:pPr>
    </w:p>
    <w:p w14:paraId="3F022433" w14:textId="503388B3" w:rsidR="00081212" w:rsidRPr="0065153E" w:rsidRDefault="00081212" w:rsidP="00AA4E21">
      <w:pPr>
        <w:spacing w:after="0" w:line="240" w:lineRule="auto"/>
        <w:rPr>
          <w:rFonts w:ascii="Times New Roman" w:hAnsi="Times New Roman" w:cs="Times New Roman"/>
          <w:sz w:val="24"/>
          <w:szCs w:val="24"/>
        </w:rPr>
      </w:pPr>
    </w:p>
    <w:p w14:paraId="64102280" w14:textId="5A0882C8" w:rsidR="00081212" w:rsidRPr="0065153E" w:rsidRDefault="00081212" w:rsidP="00AA4E21">
      <w:pPr>
        <w:spacing w:after="0" w:line="240" w:lineRule="auto"/>
        <w:rPr>
          <w:rFonts w:ascii="Times New Roman" w:hAnsi="Times New Roman" w:cs="Times New Roman"/>
          <w:sz w:val="24"/>
          <w:szCs w:val="24"/>
        </w:rPr>
      </w:pPr>
    </w:p>
    <w:p w14:paraId="138E1D48" w14:textId="4E0618D7" w:rsidR="00081212" w:rsidRPr="0065153E" w:rsidRDefault="00081212" w:rsidP="00AA4E21">
      <w:pPr>
        <w:spacing w:after="0" w:line="240" w:lineRule="auto"/>
        <w:rPr>
          <w:rFonts w:ascii="Times New Roman" w:hAnsi="Times New Roman" w:cs="Times New Roman"/>
          <w:sz w:val="24"/>
          <w:szCs w:val="24"/>
        </w:rPr>
      </w:pPr>
    </w:p>
    <w:p w14:paraId="5AF3C719" w14:textId="5529DF80" w:rsidR="00081212" w:rsidRPr="0065153E" w:rsidRDefault="00081212" w:rsidP="00AA4E21">
      <w:pPr>
        <w:spacing w:after="0" w:line="240" w:lineRule="auto"/>
        <w:rPr>
          <w:rFonts w:ascii="Times New Roman" w:hAnsi="Times New Roman" w:cs="Times New Roman"/>
          <w:sz w:val="24"/>
          <w:szCs w:val="24"/>
        </w:rPr>
      </w:pPr>
    </w:p>
    <w:p w14:paraId="42700E09" w14:textId="436BCF07"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55792C24" w14:textId="4822C6A4" w:rsidR="00863A8B"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C3F5410" w14:textId="77777777" w:rsidR="00863A8B" w:rsidRPr="0065153E" w:rsidRDefault="00863A8B" w:rsidP="00AA4E21">
      <w:pPr>
        <w:spacing w:after="0" w:line="240" w:lineRule="auto"/>
        <w:rPr>
          <w:rFonts w:ascii="Times New Roman" w:hAnsi="Times New Roman" w:cs="Times New Roman"/>
          <w:sz w:val="24"/>
          <w:szCs w:val="24"/>
        </w:rPr>
      </w:pPr>
    </w:p>
    <w:p w14:paraId="08135C0B" w14:textId="52B34890" w:rsidR="00081212"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42F395ED" w14:textId="15CB883B" w:rsidR="00484AD3" w:rsidRDefault="00484AD3" w:rsidP="00AA4E21">
      <w:pPr>
        <w:spacing w:after="0" w:line="240" w:lineRule="auto"/>
        <w:rPr>
          <w:rFonts w:ascii="Times New Roman" w:hAnsi="Times New Roman" w:cs="Times New Roman"/>
          <w:sz w:val="24"/>
          <w:szCs w:val="24"/>
        </w:rPr>
      </w:pPr>
    </w:p>
    <w:p w14:paraId="3C35FED3" w14:textId="0236089D" w:rsidR="00484AD3" w:rsidRPr="0065153E" w:rsidRDefault="00484AD3"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co-authors</w:t>
      </w:r>
      <w:r w:rsidR="00E315F6">
        <w:rPr>
          <w:rFonts w:ascii="Times New Roman" w:hAnsi="Times New Roman" w:cs="Times New Roman"/>
          <w:sz w:val="24"/>
          <w:szCs w:val="24"/>
        </w:rPr>
        <w:t xml:space="preserve"> / collaborators</w:t>
      </w:r>
      <w:r>
        <w:rPr>
          <w:rFonts w:ascii="Times New Roman" w:hAnsi="Times New Roman" w:cs="Times New Roman"/>
          <w:sz w:val="24"/>
          <w:szCs w:val="24"/>
        </w:rPr>
        <w:t xml:space="preserve">]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3E0D93F1" w14:textId="77777777" w:rsidR="00C472D3" w:rsidRPr="0065153E" w:rsidRDefault="00C472D3" w:rsidP="00AA4E21">
      <w:pPr>
        <w:spacing w:after="0" w:line="240" w:lineRule="auto"/>
        <w:rPr>
          <w:rFonts w:ascii="Times New Roman" w:hAnsi="Times New Roman" w:cs="Times New Roman"/>
          <w:sz w:val="24"/>
          <w:szCs w:val="24"/>
        </w:rPr>
      </w:pPr>
    </w:p>
    <w:p w14:paraId="0F9B63B7" w14:textId="6E4433CA" w:rsidR="00E87A2A"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2B96B5D0" w14:textId="77777777" w:rsidR="00C472D3" w:rsidRPr="0065153E" w:rsidRDefault="00C472D3" w:rsidP="00AA4E21">
      <w:pPr>
        <w:spacing w:after="0" w:line="240" w:lineRule="auto"/>
        <w:rPr>
          <w:rFonts w:ascii="Times New Roman" w:hAnsi="Times New Roman" w:cs="Times New Roman"/>
          <w:sz w:val="24"/>
          <w:szCs w:val="24"/>
        </w:rPr>
      </w:pPr>
    </w:p>
    <w:p w14:paraId="4A085590" w14:textId="4E570E3E" w:rsidR="00081212"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07E1D0B8" w14:textId="77777777" w:rsidR="00C472D3" w:rsidRPr="0065153E" w:rsidRDefault="00C472D3" w:rsidP="00AA4E21">
      <w:pPr>
        <w:spacing w:after="0" w:line="240" w:lineRule="auto"/>
        <w:rPr>
          <w:rFonts w:ascii="Times New Roman" w:hAnsi="Times New Roman" w:cs="Times New Roman"/>
          <w:sz w:val="24"/>
          <w:szCs w:val="24"/>
        </w:rPr>
      </w:pPr>
    </w:p>
    <w:p w14:paraId="434C437F" w14:textId="5CECE5E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4A88BF2E" w14:textId="7B1B19E7" w:rsidR="00561B1A" w:rsidRPr="0065153E" w:rsidRDefault="00561B1A" w:rsidP="00AA4E21">
      <w:pPr>
        <w:spacing w:after="0" w:line="240" w:lineRule="auto"/>
        <w:rPr>
          <w:rFonts w:ascii="Times New Roman" w:hAnsi="Times New Roman" w:cs="Times New Roman"/>
          <w:sz w:val="24"/>
          <w:szCs w:val="24"/>
        </w:rPr>
      </w:pPr>
    </w:p>
    <w:p w14:paraId="59BDBD16" w14:textId="266D68A8" w:rsidR="00561B1A" w:rsidRPr="0065153E" w:rsidRDefault="00561B1A"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1980600E" w14:textId="6CF1AC7C" w:rsidR="00A07C58" w:rsidRPr="0065153E" w:rsidRDefault="00A07C58" w:rsidP="00AA4E21">
      <w:pPr>
        <w:spacing w:after="0" w:line="240" w:lineRule="auto"/>
        <w:rPr>
          <w:rFonts w:ascii="Times New Roman" w:hAnsi="Times New Roman" w:cs="Times New Roman"/>
          <w:sz w:val="24"/>
          <w:szCs w:val="24"/>
        </w:rPr>
      </w:pPr>
    </w:p>
    <w:p w14:paraId="0E73021E" w14:textId="4877F815" w:rsidR="00A07C58" w:rsidRPr="0065153E" w:rsidRDefault="00A07C58"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09821EE5" w14:textId="77777777" w:rsidR="00C472D3" w:rsidRPr="0065153E" w:rsidRDefault="00C472D3" w:rsidP="00AA4E21">
      <w:pPr>
        <w:spacing w:after="0" w:line="240" w:lineRule="auto"/>
        <w:rPr>
          <w:rFonts w:ascii="Times New Roman" w:hAnsi="Times New Roman" w:cs="Times New Roman"/>
          <w:sz w:val="24"/>
          <w:szCs w:val="24"/>
        </w:rPr>
      </w:pPr>
    </w:p>
    <w:p w14:paraId="2F277AFE" w14:textId="5A816A75" w:rsidR="005E5C5B"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31DDE398" w14:textId="287116F0" w:rsidR="00863A8B" w:rsidRPr="0065153E" w:rsidRDefault="00863A8B" w:rsidP="00AA4E21">
      <w:pPr>
        <w:spacing w:after="0" w:line="240" w:lineRule="auto"/>
        <w:rPr>
          <w:rFonts w:ascii="Times New Roman" w:hAnsi="Times New Roman" w:cs="Times New Roman"/>
          <w:sz w:val="24"/>
          <w:szCs w:val="24"/>
        </w:rPr>
      </w:pPr>
    </w:p>
    <w:p w14:paraId="1589AB10" w14:textId="084C6B03"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58E9C2DF" w14:textId="1AE5C54C" w:rsidR="009A71DD" w:rsidRPr="0065153E" w:rsidRDefault="009A71DD" w:rsidP="00AA4E21">
      <w:pPr>
        <w:spacing w:after="0" w:line="240" w:lineRule="auto"/>
        <w:rPr>
          <w:rFonts w:ascii="Times New Roman" w:hAnsi="Times New Roman" w:cs="Times New Roman"/>
          <w:sz w:val="24"/>
          <w:szCs w:val="24"/>
        </w:rPr>
      </w:pPr>
    </w:p>
    <w:p w14:paraId="7BCEB7BE" w14:textId="7A33D15B" w:rsidR="009A71DD" w:rsidRPr="0065153E" w:rsidRDefault="009A71DD"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3F5861F8" w14:textId="3CB3346C" w:rsidR="00863A8B" w:rsidRPr="0065153E" w:rsidRDefault="00863A8B" w:rsidP="00AA4E21">
      <w:pPr>
        <w:spacing w:after="0" w:line="240" w:lineRule="auto"/>
        <w:rPr>
          <w:rFonts w:ascii="Times New Roman" w:hAnsi="Times New Roman" w:cs="Times New Roman"/>
          <w:sz w:val="24"/>
          <w:szCs w:val="24"/>
        </w:rPr>
      </w:pPr>
    </w:p>
    <w:p w14:paraId="41EED818" w14:textId="4AD5B44D"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620252AF" w14:textId="77777777" w:rsidR="00C472D3" w:rsidRPr="0065153E" w:rsidRDefault="00C472D3" w:rsidP="00AA4E21">
      <w:pPr>
        <w:spacing w:after="0" w:line="240" w:lineRule="auto"/>
        <w:rPr>
          <w:rFonts w:ascii="Times New Roman" w:hAnsi="Times New Roman" w:cs="Times New Roman"/>
          <w:sz w:val="24"/>
          <w:szCs w:val="24"/>
        </w:rPr>
      </w:pPr>
    </w:p>
    <w:p w14:paraId="5EF729FB" w14:textId="4A1DA102"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26AF78FF" w14:textId="34C191ED" w:rsidR="000D6E30" w:rsidRPr="0065153E" w:rsidRDefault="000D6E30" w:rsidP="00AA4E21">
      <w:pPr>
        <w:spacing w:after="0" w:line="240" w:lineRule="auto"/>
        <w:rPr>
          <w:rFonts w:ascii="Times New Roman" w:hAnsi="Times New Roman" w:cs="Times New Roman"/>
          <w:sz w:val="24"/>
          <w:szCs w:val="24"/>
        </w:rPr>
      </w:pPr>
    </w:p>
    <w:p w14:paraId="0107F46D" w14:textId="670420B0" w:rsidR="000D6E30" w:rsidRDefault="000D6E30"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AA4E21">
      <w:pPr>
        <w:spacing w:after="0" w:line="240" w:lineRule="auto"/>
        <w:rPr>
          <w:rFonts w:ascii="Times New Roman" w:hAnsi="Times New Roman" w:cs="Times New Roman"/>
          <w:sz w:val="24"/>
          <w:szCs w:val="24"/>
        </w:rPr>
      </w:pPr>
    </w:p>
    <w:p w14:paraId="1FCCA149" w14:textId="379C6B61" w:rsidR="008F7E29" w:rsidRPr="0065153E" w:rsidRDefault="008F7E2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558B249B" w14:textId="5608346F" w:rsidR="005E5C5B" w:rsidRPr="0065153E" w:rsidRDefault="005E5C5B" w:rsidP="00AA4E21">
      <w:pPr>
        <w:spacing w:after="0" w:line="240" w:lineRule="auto"/>
        <w:rPr>
          <w:rFonts w:ascii="Times New Roman" w:hAnsi="Times New Roman" w:cs="Times New Roman"/>
          <w:sz w:val="24"/>
          <w:szCs w:val="24"/>
        </w:rPr>
      </w:pPr>
    </w:p>
    <w:p w14:paraId="13D07645" w14:textId="58D0E964"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67DCED36" w14:textId="21851E77" w:rsidR="005E5C5B" w:rsidRPr="0065153E" w:rsidRDefault="005E5C5B" w:rsidP="00AA4E21">
      <w:pPr>
        <w:spacing w:after="0" w:line="240" w:lineRule="auto"/>
        <w:rPr>
          <w:rFonts w:ascii="Times New Roman" w:hAnsi="Times New Roman" w:cs="Times New Roman"/>
          <w:sz w:val="24"/>
          <w:szCs w:val="24"/>
        </w:rPr>
      </w:pPr>
    </w:p>
    <w:p w14:paraId="0AEE79A6" w14:textId="79FDDCF0"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204B9CDA" w14:textId="77777777" w:rsidR="00C472D3" w:rsidRPr="0065153E" w:rsidRDefault="00C472D3" w:rsidP="00AA4E21">
      <w:pPr>
        <w:spacing w:after="0" w:line="240" w:lineRule="auto"/>
        <w:rPr>
          <w:rFonts w:ascii="Times New Roman" w:hAnsi="Times New Roman" w:cs="Times New Roman"/>
          <w:sz w:val="24"/>
          <w:szCs w:val="24"/>
        </w:rPr>
      </w:pPr>
    </w:p>
    <w:p w14:paraId="69C1D3F5" w14:textId="19049C6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AA4E21">
      <w:pPr>
        <w:spacing w:after="0" w:line="240" w:lineRule="auto"/>
        <w:rPr>
          <w:rFonts w:ascii="Times New Roman" w:hAnsi="Times New Roman" w:cs="Times New Roman"/>
          <w:sz w:val="24"/>
          <w:szCs w:val="24"/>
        </w:rPr>
      </w:pPr>
    </w:p>
    <w:p w14:paraId="0DE6941E" w14:textId="61CCFF4A" w:rsidR="00863A8B" w:rsidRPr="0065153E" w:rsidRDefault="00863A8B" w:rsidP="00AA4E21">
      <w:pPr>
        <w:spacing w:after="0" w:line="240" w:lineRule="auto"/>
        <w:rPr>
          <w:rFonts w:ascii="Times New Roman" w:hAnsi="Times New Roman" w:cs="Times New Roman"/>
          <w:sz w:val="24"/>
          <w:szCs w:val="24"/>
        </w:rPr>
      </w:pPr>
    </w:p>
    <w:p w14:paraId="324BD5B9" w14:textId="2252DB79" w:rsidR="00AA4E21" w:rsidRPr="0065153E" w:rsidRDefault="00AA4E21" w:rsidP="00AA4E21">
      <w:pPr>
        <w:spacing w:after="0" w:line="240" w:lineRule="auto"/>
        <w:rPr>
          <w:rFonts w:ascii="Times New Roman" w:hAnsi="Times New Roman" w:cs="Times New Roman"/>
          <w:sz w:val="24"/>
          <w:szCs w:val="24"/>
        </w:rPr>
      </w:pPr>
    </w:p>
    <w:p w14:paraId="5FBA6C73" w14:textId="0DDF5A29" w:rsidR="00AA4E21" w:rsidRPr="0065153E" w:rsidRDefault="00AA4E21" w:rsidP="00AA4E21">
      <w:pPr>
        <w:spacing w:after="0" w:line="240" w:lineRule="auto"/>
        <w:rPr>
          <w:rFonts w:ascii="Times New Roman" w:hAnsi="Times New Roman" w:cs="Times New Roman"/>
          <w:sz w:val="24"/>
          <w:szCs w:val="24"/>
        </w:rPr>
      </w:pPr>
    </w:p>
    <w:p w14:paraId="4C929D54" w14:textId="2FAA6F77" w:rsidR="00AA4E21" w:rsidRPr="0065153E" w:rsidRDefault="00AA4E21" w:rsidP="00AA4E21">
      <w:pPr>
        <w:spacing w:after="0" w:line="240" w:lineRule="auto"/>
        <w:rPr>
          <w:rFonts w:ascii="Times New Roman" w:hAnsi="Times New Roman" w:cs="Times New Roman"/>
          <w:sz w:val="24"/>
          <w:szCs w:val="24"/>
        </w:rPr>
      </w:pPr>
    </w:p>
    <w:p w14:paraId="3882FACD" w14:textId="13DC6AC2" w:rsidR="00AA4E21" w:rsidRPr="0065153E" w:rsidRDefault="00AA4E21" w:rsidP="00AA4E21">
      <w:pPr>
        <w:spacing w:after="0" w:line="240" w:lineRule="auto"/>
        <w:rPr>
          <w:rFonts w:ascii="Times New Roman" w:hAnsi="Times New Roman" w:cs="Times New Roman"/>
          <w:sz w:val="24"/>
          <w:szCs w:val="24"/>
        </w:rPr>
      </w:pPr>
    </w:p>
    <w:p w14:paraId="09F8579E" w14:textId="1745F249" w:rsidR="00AA4E21" w:rsidRPr="0065153E" w:rsidRDefault="00AA4E21" w:rsidP="00AA4E21">
      <w:pPr>
        <w:spacing w:after="0" w:line="240" w:lineRule="auto"/>
        <w:rPr>
          <w:rFonts w:ascii="Times New Roman" w:hAnsi="Times New Roman" w:cs="Times New Roman"/>
          <w:sz w:val="24"/>
          <w:szCs w:val="24"/>
        </w:rPr>
      </w:pPr>
    </w:p>
    <w:p w14:paraId="716CA299" w14:textId="6FA6BDBE" w:rsidR="00AA4E21" w:rsidRPr="0065153E" w:rsidRDefault="00AA4E21" w:rsidP="00AA4E21">
      <w:pPr>
        <w:spacing w:after="0" w:line="240" w:lineRule="auto"/>
        <w:rPr>
          <w:rFonts w:ascii="Times New Roman" w:hAnsi="Times New Roman" w:cs="Times New Roman"/>
          <w:sz w:val="24"/>
          <w:szCs w:val="24"/>
        </w:rPr>
      </w:pPr>
    </w:p>
    <w:p w14:paraId="6ACA0D18" w14:textId="64654149" w:rsidR="00AA4E21" w:rsidRPr="0065153E" w:rsidRDefault="00AA4E21" w:rsidP="00AA4E21">
      <w:pPr>
        <w:spacing w:after="0" w:line="240" w:lineRule="auto"/>
        <w:rPr>
          <w:rFonts w:ascii="Times New Roman" w:hAnsi="Times New Roman" w:cs="Times New Roman"/>
          <w:sz w:val="24"/>
          <w:szCs w:val="24"/>
        </w:rPr>
      </w:pPr>
    </w:p>
    <w:p w14:paraId="1B867932" w14:textId="10E42751" w:rsidR="00AA4E21" w:rsidRPr="0065153E" w:rsidRDefault="00AA4E21" w:rsidP="00AA4E21">
      <w:pPr>
        <w:spacing w:after="0" w:line="240" w:lineRule="auto"/>
        <w:rPr>
          <w:rFonts w:ascii="Times New Roman" w:hAnsi="Times New Roman" w:cs="Times New Roman"/>
          <w:sz w:val="24"/>
          <w:szCs w:val="24"/>
        </w:rPr>
      </w:pPr>
    </w:p>
    <w:p w14:paraId="1BC51217" w14:textId="7253B0A7" w:rsidR="00AA4E21" w:rsidRPr="0065153E" w:rsidRDefault="00AA4E21" w:rsidP="00AA4E21">
      <w:pPr>
        <w:spacing w:after="0" w:line="240" w:lineRule="auto"/>
        <w:rPr>
          <w:rFonts w:ascii="Times New Roman" w:hAnsi="Times New Roman" w:cs="Times New Roman"/>
          <w:sz w:val="24"/>
          <w:szCs w:val="24"/>
        </w:rPr>
      </w:pPr>
    </w:p>
    <w:p w14:paraId="0FACEEA2" w14:textId="784B68FB" w:rsidR="00AA4E21" w:rsidRPr="0065153E" w:rsidRDefault="00AA4E21" w:rsidP="00AA4E21">
      <w:pPr>
        <w:spacing w:after="0" w:line="240" w:lineRule="auto"/>
        <w:rPr>
          <w:rFonts w:ascii="Times New Roman" w:hAnsi="Times New Roman" w:cs="Times New Roman"/>
          <w:sz w:val="24"/>
          <w:szCs w:val="24"/>
        </w:rPr>
      </w:pPr>
    </w:p>
    <w:p w14:paraId="000764DE" w14:textId="36B5398B" w:rsidR="00AA4E21" w:rsidRPr="0065153E" w:rsidRDefault="00AA4E21" w:rsidP="00AA4E21">
      <w:pPr>
        <w:spacing w:after="0" w:line="240" w:lineRule="auto"/>
        <w:rPr>
          <w:rFonts w:ascii="Times New Roman" w:hAnsi="Times New Roman" w:cs="Times New Roman"/>
          <w:sz w:val="24"/>
          <w:szCs w:val="24"/>
        </w:rPr>
      </w:pPr>
    </w:p>
    <w:p w14:paraId="616D595F" w14:textId="3B0A6AC0" w:rsidR="00AA4E21" w:rsidRPr="0065153E" w:rsidRDefault="00AA4E21" w:rsidP="00AA4E21">
      <w:pPr>
        <w:spacing w:after="0" w:line="240" w:lineRule="auto"/>
        <w:rPr>
          <w:rFonts w:ascii="Times New Roman" w:hAnsi="Times New Roman" w:cs="Times New Roman"/>
          <w:sz w:val="24"/>
          <w:szCs w:val="24"/>
        </w:rPr>
      </w:pPr>
    </w:p>
    <w:p w14:paraId="19AE2E68" w14:textId="4A36F96A" w:rsidR="00AA4E21" w:rsidRPr="0065153E" w:rsidRDefault="00AA4E21" w:rsidP="00AA4E21">
      <w:pPr>
        <w:spacing w:after="0" w:line="240" w:lineRule="auto"/>
        <w:rPr>
          <w:rFonts w:ascii="Times New Roman" w:hAnsi="Times New Roman" w:cs="Times New Roman"/>
          <w:sz w:val="24"/>
          <w:szCs w:val="24"/>
        </w:rPr>
      </w:pPr>
    </w:p>
    <w:p w14:paraId="3A0B22BD" w14:textId="58406E39" w:rsidR="00AA4E21" w:rsidRPr="0065153E" w:rsidRDefault="00AA4E21" w:rsidP="00AA4E21">
      <w:pPr>
        <w:spacing w:after="0" w:line="240" w:lineRule="auto"/>
        <w:rPr>
          <w:rFonts w:ascii="Times New Roman" w:hAnsi="Times New Roman" w:cs="Times New Roman"/>
          <w:sz w:val="24"/>
          <w:szCs w:val="24"/>
        </w:rPr>
      </w:pPr>
    </w:p>
    <w:p w14:paraId="3AD15813" w14:textId="0C2CA2CD" w:rsidR="00AA4E21" w:rsidRPr="0065153E" w:rsidRDefault="00AA4E21" w:rsidP="00AA4E21">
      <w:pPr>
        <w:spacing w:after="0" w:line="240" w:lineRule="auto"/>
        <w:rPr>
          <w:rFonts w:ascii="Times New Roman" w:hAnsi="Times New Roman" w:cs="Times New Roman"/>
          <w:sz w:val="24"/>
          <w:szCs w:val="24"/>
        </w:rPr>
      </w:pPr>
    </w:p>
    <w:p w14:paraId="276E5A68" w14:textId="4F8F09A5" w:rsidR="00AA4E21" w:rsidRPr="0065153E" w:rsidRDefault="00AA4E21" w:rsidP="00AA4E21">
      <w:pPr>
        <w:spacing w:after="0" w:line="240" w:lineRule="auto"/>
        <w:rPr>
          <w:rFonts w:ascii="Times New Roman" w:hAnsi="Times New Roman" w:cs="Times New Roman"/>
          <w:sz w:val="24"/>
          <w:szCs w:val="24"/>
        </w:rPr>
      </w:pPr>
    </w:p>
    <w:p w14:paraId="3D71CBD1" w14:textId="51A4F8B3" w:rsidR="00AA4E21" w:rsidRPr="0065153E" w:rsidRDefault="00AA4E21" w:rsidP="00AA4E21">
      <w:pPr>
        <w:spacing w:after="0" w:line="240" w:lineRule="auto"/>
        <w:rPr>
          <w:rFonts w:ascii="Times New Roman" w:hAnsi="Times New Roman" w:cs="Times New Roman"/>
          <w:sz w:val="24"/>
          <w:szCs w:val="24"/>
        </w:rPr>
      </w:pPr>
    </w:p>
    <w:p w14:paraId="40E5DAD2" w14:textId="4D08846D" w:rsidR="00AA4E21" w:rsidRPr="0065153E" w:rsidRDefault="00AA4E21" w:rsidP="00AA4E21">
      <w:pPr>
        <w:spacing w:after="0" w:line="240" w:lineRule="auto"/>
        <w:rPr>
          <w:rFonts w:ascii="Times New Roman" w:hAnsi="Times New Roman" w:cs="Times New Roman"/>
          <w:sz w:val="24"/>
          <w:szCs w:val="24"/>
        </w:rPr>
      </w:pPr>
    </w:p>
    <w:p w14:paraId="5ACD3724" w14:textId="0FCD0FC5" w:rsidR="00AA4E21" w:rsidRPr="0065153E" w:rsidRDefault="00AA4E21" w:rsidP="00AA4E21">
      <w:pPr>
        <w:spacing w:after="0" w:line="240" w:lineRule="auto"/>
        <w:rPr>
          <w:rFonts w:ascii="Times New Roman" w:hAnsi="Times New Roman" w:cs="Times New Roman"/>
          <w:sz w:val="24"/>
          <w:szCs w:val="24"/>
        </w:rPr>
      </w:pPr>
    </w:p>
    <w:p w14:paraId="48E2B15D" w14:textId="3BBB0A7D" w:rsidR="00C472D3" w:rsidRPr="0065153E" w:rsidRDefault="00C472D3" w:rsidP="00AA4E21">
      <w:pPr>
        <w:spacing w:after="0" w:line="240" w:lineRule="auto"/>
        <w:rPr>
          <w:rFonts w:ascii="Times New Roman" w:hAnsi="Times New Roman" w:cs="Times New Roman"/>
          <w:sz w:val="24"/>
          <w:szCs w:val="24"/>
        </w:rPr>
      </w:pPr>
    </w:p>
    <w:p w14:paraId="118E1EC0" w14:textId="143E6E37" w:rsidR="00C472D3" w:rsidRPr="0065153E" w:rsidRDefault="00C472D3" w:rsidP="00AA4E21">
      <w:pPr>
        <w:spacing w:after="0" w:line="240" w:lineRule="auto"/>
        <w:rPr>
          <w:rFonts w:ascii="Times New Roman" w:hAnsi="Times New Roman" w:cs="Times New Roman"/>
          <w:sz w:val="24"/>
          <w:szCs w:val="24"/>
        </w:rPr>
      </w:pPr>
    </w:p>
    <w:p w14:paraId="3A16EBE1" w14:textId="1C63DD8C" w:rsidR="00C472D3" w:rsidRPr="0065153E" w:rsidRDefault="00C472D3" w:rsidP="00AA4E21">
      <w:pPr>
        <w:spacing w:after="0" w:line="240" w:lineRule="auto"/>
        <w:rPr>
          <w:rFonts w:ascii="Times New Roman" w:hAnsi="Times New Roman" w:cs="Times New Roman"/>
          <w:sz w:val="24"/>
          <w:szCs w:val="24"/>
        </w:rPr>
      </w:pPr>
    </w:p>
    <w:p w14:paraId="3E371049" w14:textId="6178A4D9" w:rsidR="00C472D3" w:rsidRPr="0065153E" w:rsidRDefault="00C472D3" w:rsidP="00AA4E21">
      <w:pPr>
        <w:spacing w:after="0" w:line="240" w:lineRule="auto"/>
        <w:rPr>
          <w:rFonts w:ascii="Times New Roman" w:hAnsi="Times New Roman" w:cs="Times New Roman"/>
          <w:sz w:val="24"/>
          <w:szCs w:val="24"/>
        </w:rPr>
      </w:pPr>
    </w:p>
    <w:p w14:paraId="6C58FAFC" w14:textId="2CA193CD" w:rsidR="00C472D3" w:rsidRPr="0065153E" w:rsidRDefault="00C472D3" w:rsidP="00AA4E21">
      <w:pPr>
        <w:spacing w:after="0" w:line="240" w:lineRule="auto"/>
        <w:rPr>
          <w:rFonts w:ascii="Times New Roman" w:hAnsi="Times New Roman" w:cs="Times New Roman"/>
          <w:sz w:val="24"/>
          <w:szCs w:val="24"/>
        </w:rPr>
      </w:pPr>
    </w:p>
    <w:p w14:paraId="4DAFFBDC" w14:textId="735DFF56" w:rsidR="00C472D3" w:rsidRPr="0065153E" w:rsidRDefault="00C472D3" w:rsidP="00AA4E21">
      <w:pPr>
        <w:spacing w:after="0" w:line="240" w:lineRule="auto"/>
        <w:rPr>
          <w:rFonts w:ascii="Times New Roman" w:hAnsi="Times New Roman" w:cs="Times New Roman"/>
          <w:sz w:val="24"/>
          <w:szCs w:val="24"/>
        </w:rPr>
      </w:pPr>
    </w:p>
    <w:p w14:paraId="78196CF7" w14:textId="02764123" w:rsidR="00C472D3" w:rsidRPr="0065153E" w:rsidRDefault="00C472D3" w:rsidP="00AA4E21">
      <w:pPr>
        <w:spacing w:after="0" w:line="240" w:lineRule="auto"/>
        <w:rPr>
          <w:rFonts w:ascii="Times New Roman" w:hAnsi="Times New Roman" w:cs="Times New Roman"/>
          <w:sz w:val="24"/>
          <w:szCs w:val="24"/>
        </w:rPr>
      </w:pPr>
    </w:p>
    <w:p w14:paraId="0DAD8381" w14:textId="33C30705" w:rsidR="00C472D3" w:rsidRDefault="00C472D3" w:rsidP="00AA4E21">
      <w:pPr>
        <w:spacing w:after="0" w:line="240" w:lineRule="auto"/>
        <w:rPr>
          <w:rFonts w:ascii="Times New Roman" w:hAnsi="Times New Roman" w:cs="Times New Roman"/>
          <w:sz w:val="24"/>
          <w:szCs w:val="24"/>
        </w:rPr>
      </w:pPr>
    </w:p>
    <w:p w14:paraId="5BF11C43" w14:textId="4BD62130" w:rsidR="00687E1F" w:rsidRDefault="00687E1F" w:rsidP="00AA4E21">
      <w:pPr>
        <w:spacing w:after="0" w:line="240" w:lineRule="auto"/>
        <w:rPr>
          <w:rFonts w:ascii="Times New Roman" w:hAnsi="Times New Roman" w:cs="Times New Roman"/>
          <w:sz w:val="24"/>
          <w:szCs w:val="24"/>
        </w:rPr>
      </w:pPr>
    </w:p>
    <w:p w14:paraId="70C40906" w14:textId="2B9B1C2C" w:rsidR="00687E1F" w:rsidRDefault="00687E1F" w:rsidP="00AA4E21">
      <w:pPr>
        <w:spacing w:after="0" w:line="240" w:lineRule="auto"/>
        <w:rPr>
          <w:rFonts w:ascii="Times New Roman" w:hAnsi="Times New Roman" w:cs="Times New Roman"/>
          <w:sz w:val="24"/>
          <w:szCs w:val="24"/>
        </w:rPr>
      </w:pPr>
    </w:p>
    <w:p w14:paraId="78949A86" w14:textId="77F8FF03" w:rsidR="00687E1F" w:rsidRDefault="00687E1F" w:rsidP="00AA4E21">
      <w:pPr>
        <w:spacing w:after="0" w:line="240" w:lineRule="auto"/>
        <w:rPr>
          <w:rFonts w:ascii="Times New Roman" w:hAnsi="Times New Roman" w:cs="Times New Roman"/>
          <w:sz w:val="24"/>
          <w:szCs w:val="24"/>
        </w:rPr>
      </w:pPr>
    </w:p>
    <w:p w14:paraId="265C0B81" w14:textId="34321F9E" w:rsidR="00687E1F" w:rsidRDefault="00687E1F" w:rsidP="00AA4E21">
      <w:pPr>
        <w:spacing w:after="0" w:line="240" w:lineRule="auto"/>
        <w:rPr>
          <w:rFonts w:ascii="Times New Roman" w:hAnsi="Times New Roman" w:cs="Times New Roman"/>
          <w:sz w:val="24"/>
          <w:szCs w:val="24"/>
        </w:rPr>
      </w:pPr>
    </w:p>
    <w:p w14:paraId="01F3BC61" w14:textId="7E8E8FC1" w:rsidR="00687E1F" w:rsidRDefault="00687E1F" w:rsidP="00AA4E21">
      <w:pPr>
        <w:spacing w:after="0" w:line="240" w:lineRule="auto"/>
        <w:rPr>
          <w:rFonts w:ascii="Times New Roman" w:hAnsi="Times New Roman" w:cs="Times New Roman"/>
          <w:sz w:val="24"/>
          <w:szCs w:val="24"/>
        </w:rPr>
      </w:pPr>
    </w:p>
    <w:p w14:paraId="3E2DDA00" w14:textId="0010F85D" w:rsidR="00687E1F" w:rsidRDefault="00687E1F" w:rsidP="00AA4E21">
      <w:pPr>
        <w:spacing w:after="0" w:line="240" w:lineRule="auto"/>
        <w:rPr>
          <w:rFonts w:ascii="Times New Roman" w:hAnsi="Times New Roman" w:cs="Times New Roman"/>
          <w:sz w:val="24"/>
          <w:szCs w:val="24"/>
        </w:rPr>
      </w:pPr>
    </w:p>
    <w:p w14:paraId="2614AA67" w14:textId="01DA081E" w:rsidR="00687E1F" w:rsidRDefault="00687E1F" w:rsidP="00AA4E21">
      <w:pPr>
        <w:spacing w:after="0" w:line="240" w:lineRule="auto"/>
        <w:rPr>
          <w:rFonts w:ascii="Times New Roman" w:hAnsi="Times New Roman" w:cs="Times New Roman"/>
          <w:sz w:val="24"/>
          <w:szCs w:val="24"/>
        </w:rPr>
      </w:pPr>
    </w:p>
    <w:p w14:paraId="247607B8" w14:textId="5F12E6C0" w:rsidR="00687E1F" w:rsidRDefault="00687E1F" w:rsidP="00AA4E21">
      <w:pPr>
        <w:spacing w:after="0" w:line="240" w:lineRule="auto"/>
        <w:rPr>
          <w:rFonts w:ascii="Times New Roman" w:hAnsi="Times New Roman" w:cs="Times New Roman"/>
          <w:sz w:val="24"/>
          <w:szCs w:val="24"/>
        </w:rPr>
      </w:pPr>
    </w:p>
    <w:p w14:paraId="732B3A79" w14:textId="5C6F3548" w:rsidR="00687E1F" w:rsidRDefault="00687E1F" w:rsidP="00AA4E21">
      <w:pPr>
        <w:spacing w:after="0" w:line="240" w:lineRule="auto"/>
        <w:rPr>
          <w:rFonts w:ascii="Times New Roman" w:hAnsi="Times New Roman" w:cs="Times New Roman"/>
          <w:sz w:val="24"/>
          <w:szCs w:val="24"/>
        </w:rPr>
      </w:pPr>
    </w:p>
    <w:p w14:paraId="315BF8C7" w14:textId="3063BA2B" w:rsidR="00687E1F" w:rsidRDefault="00687E1F" w:rsidP="00AA4E21">
      <w:pPr>
        <w:spacing w:after="0" w:line="240" w:lineRule="auto"/>
        <w:rPr>
          <w:rFonts w:ascii="Times New Roman" w:hAnsi="Times New Roman" w:cs="Times New Roman"/>
          <w:sz w:val="24"/>
          <w:szCs w:val="24"/>
        </w:rPr>
      </w:pPr>
    </w:p>
    <w:p w14:paraId="7CE9CF38" w14:textId="30BFA21D" w:rsidR="00687E1F" w:rsidRDefault="00687E1F" w:rsidP="00AA4E21">
      <w:pPr>
        <w:spacing w:after="0" w:line="240" w:lineRule="auto"/>
        <w:rPr>
          <w:rFonts w:ascii="Times New Roman" w:hAnsi="Times New Roman" w:cs="Times New Roman"/>
          <w:sz w:val="24"/>
          <w:szCs w:val="24"/>
        </w:rPr>
      </w:pPr>
    </w:p>
    <w:p w14:paraId="42BAF54C" w14:textId="77777777" w:rsidR="00687E1F" w:rsidRPr="0065153E" w:rsidRDefault="00687E1F" w:rsidP="00AA4E21">
      <w:pPr>
        <w:spacing w:after="0" w:line="240" w:lineRule="auto"/>
        <w:rPr>
          <w:rFonts w:ascii="Times New Roman" w:hAnsi="Times New Roman" w:cs="Times New Roman"/>
          <w:sz w:val="24"/>
          <w:szCs w:val="24"/>
        </w:rPr>
      </w:pPr>
    </w:p>
    <w:p w14:paraId="320BA4BF" w14:textId="20265BBF" w:rsidR="00AA4E21" w:rsidRPr="0065153E" w:rsidRDefault="00AA4E21" w:rsidP="00C472D3">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t>CHAPTER 1</w:t>
      </w:r>
    </w:p>
    <w:p w14:paraId="7A9A6BD3" w14:textId="77777777" w:rsidR="00AA4E21" w:rsidRPr="0065153E" w:rsidRDefault="00AA4E21" w:rsidP="00AA4E21">
      <w:pPr>
        <w:spacing w:after="0" w:line="240" w:lineRule="auto"/>
        <w:rPr>
          <w:rFonts w:ascii="Times New Roman" w:hAnsi="Times New Roman" w:cs="Times New Roman"/>
          <w:sz w:val="24"/>
          <w:szCs w:val="24"/>
        </w:rPr>
      </w:pPr>
    </w:p>
    <w:p w14:paraId="6AB0AB92" w14:textId="233F5039" w:rsidR="00C472D3" w:rsidRPr="0065153E" w:rsidRDefault="006C0A4C" w:rsidP="00C472D3">
      <w:pPr>
        <w:widowControl w:val="0"/>
        <w:spacing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55FB2C84" w14:textId="4C59E88F" w:rsidR="00081212" w:rsidRPr="0065153E" w:rsidRDefault="009F0352" w:rsidP="009F0352">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r w:rsidR="00A03F22" w:rsidRPr="0065153E">
        <w:rPr>
          <w:rFonts w:ascii="Times New Roman" w:hAnsi="Times New Roman" w:cs="Times New Roman"/>
          <w:sz w:val="24"/>
          <w:szCs w:val="24"/>
          <w:vertAlign w:val="superscript"/>
        </w:rPr>
        <w:t>1,2</w:t>
      </w:r>
      <w:r w:rsidRPr="0065153E">
        <w:rPr>
          <w:rFonts w:ascii="Times New Roman" w:hAnsi="Times New Roman" w:cs="Times New Roman"/>
          <w:sz w:val="24"/>
          <w:szCs w:val="24"/>
        </w:rPr>
        <w:t>, Christopher T. Rota</w:t>
      </w:r>
      <w:r w:rsidR="00A03F22" w:rsidRPr="0065153E">
        <w:rPr>
          <w:rFonts w:ascii="Times New Roman" w:hAnsi="Times New Roman" w:cs="Times New Roman"/>
          <w:sz w:val="24"/>
          <w:szCs w:val="24"/>
          <w:vertAlign w:val="superscript"/>
        </w:rPr>
        <w:t>1</w:t>
      </w:r>
      <w:r w:rsidRPr="0065153E">
        <w:rPr>
          <w:rFonts w:ascii="Times New Roman" w:hAnsi="Times New Roman" w:cs="Times New Roman"/>
          <w:sz w:val="24"/>
          <w:szCs w:val="24"/>
        </w:rPr>
        <w:t>, Stephen P. Matthews</w:t>
      </w:r>
      <w:r w:rsidR="00A03F22" w:rsidRPr="0065153E">
        <w:rPr>
          <w:rFonts w:ascii="Times New Roman" w:hAnsi="Times New Roman" w:cs="Times New Roman"/>
          <w:sz w:val="24"/>
          <w:szCs w:val="24"/>
          <w:vertAlign w:val="superscript"/>
        </w:rPr>
        <w:t>3</w:t>
      </w:r>
      <w:r w:rsidRPr="0065153E">
        <w:rPr>
          <w:rFonts w:ascii="Times New Roman" w:hAnsi="Times New Roman" w:cs="Times New Roman"/>
          <w:sz w:val="24"/>
          <w:szCs w:val="24"/>
        </w:rPr>
        <w:t>, and Petra B. Wood</w:t>
      </w:r>
      <w:r w:rsidR="00A03F22" w:rsidRPr="0065153E">
        <w:rPr>
          <w:rFonts w:ascii="Times New Roman" w:hAnsi="Times New Roman" w:cs="Times New Roman"/>
          <w:sz w:val="24"/>
          <w:szCs w:val="24"/>
          <w:vertAlign w:val="superscript"/>
        </w:rPr>
        <w:t>1,2,4</w:t>
      </w:r>
    </w:p>
    <w:p w14:paraId="7851304C" w14:textId="5DB6CE44" w:rsidR="00A03F22" w:rsidRPr="0065153E" w:rsidRDefault="00A03F22" w:rsidP="009F0352">
      <w:pPr>
        <w:spacing w:after="0" w:line="240" w:lineRule="auto"/>
        <w:jc w:val="center"/>
        <w:rPr>
          <w:rFonts w:ascii="Times New Roman" w:hAnsi="Times New Roman" w:cs="Times New Roman"/>
          <w:sz w:val="24"/>
          <w:szCs w:val="24"/>
        </w:rPr>
      </w:pPr>
    </w:p>
    <w:p w14:paraId="4913EDE1" w14:textId="1279F022"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1</w:t>
      </w:r>
      <w:r w:rsidRPr="0065153E">
        <w:rPr>
          <w:rFonts w:ascii="Times New Roman" w:hAnsi="Times New Roman" w:cs="Times New Roman"/>
          <w:i/>
          <w:iCs/>
          <w:sz w:val="24"/>
          <w:szCs w:val="24"/>
        </w:rPr>
        <w:t>West Virginia University Division of Forestry and Natural Resources</w:t>
      </w:r>
    </w:p>
    <w:p w14:paraId="4E0F1470" w14:textId="4FBAB601"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2</w:t>
      </w:r>
      <w:r w:rsidRPr="0065153E">
        <w:rPr>
          <w:rFonts w:ascii="Times New Roman" w:hAnsi="Times New Roman" w:cs="Times New Roman"/>
          <w:i/>
          <w:iCs/>
          <w:sz w:val="24"/>
          <w:szCs w:val="24"/>
        </w:rPr>
        <w:t>West Virginia Cooperative Fish and Wildlife Research Unit</w:t>
      </w:r>
    </w:p>
    <w:p w14:paraId="48E5168F" w14:textId="1C7B0FCA"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3</w:t>
      </w:r>
      <w:r w:rsidRPr="0065153E">
        <w:rPr>
          <w:rFonts w:ascii="Times New Roman" w:hAnsi="Times New Roman" w:cs="Times New Roman"/>
          <w:i/>
          <w:iCs/>
          <w:sz w:val="24"/>
          <w:szCs w:val="24"/>
        </w:rPr>
        <w:t>USDA Forest Service Northern Research Station</w:t>
      </w:r>
    </w:p>
    <w:p w14:paraId="38197826" w14:textId="022F97F3"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4</w:t>
      </w:r>
      <w:r w:rsidRPr="0065153E">
        <w:rPr>
          <w:rFonts w:ascii="Times New Roman" w:hAnsi="Times New Roman" w:cs="Times New Roman"/>
          <w:i/>
          <w:iCs/>
          <w:sz w:val="24"/>
          <w:szCs w:val="24"/>
        </w:rPr>
        <w:t>US Geological Survey</w:t>
      </w:r>
    </w:p>
    <w:p w14:paraId="644D1242" w14:textId="7BC2671F" w:rsidR="009F0352" w:rsidRPr="0065153E" w:rsidRDefault="009F0352" w:rsidP="00AA4E21">
      <w:pPr>
        <w:spacing w:after="0" w:line="240" w:lineRule="auto"/>
        <w:rPr>
          <w:rFonts w:ascii="Times New Roman" w:hAnsi="Times New Roman" w:cs="Times New Roman"/>
          <w:sz w:val="24"/>
          <w:szCs w:val="24"/>
        </w:rPr>
      </w:pPr>
    </w:p>
    <w:p w14:paraId="6BFB1C86" w14:textId="77777777" w:rsidR="009F0352" w:rsidRPr="0065153E" w:rsidRDefault="009F0352" w:rsidP="00AA4E21">
      <w:pPr>
        <w:spacing w:after="0" w:line="240" w:lineRule="auto"/>
        <w:rPr>
          <w:rFonts w:ascii="Times New Roman" w:hAnsi="Times New Roman" w:cs="Times New Roman"/>
          <w:sz w:val="24"/>
          <w:szCs w:val="24"/>
        </w:rPr>
      </w:pPr>
    </w:p>
    <w:p w14:paraId="16B98299" w14:textId="21F44157" w:rsidR="00081212"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5E0896E" w14:textId="454C3CB1" w:rsidR="00C472D3" w:rsidRPr="0065153E" w:rsidRDefault="00C472D3" w:rsidP="00AA4E21">
      <w:pPr>
        <w:spacing w:after="0" w:line="240" w:lineRule="auto"/>
        <w:rPr>
          <w:rFonts w:ascii="Times New Roman" w:hAnsi="Times New Roman" w:cs="Times New Roman"/>
          <w:sz w:val="24"/>
          <w:szCs w:val="24"/>
        </w:rPr>
      </w:pPr>
    </w:p>
    <w:p w14:paraId="06C9CE87" w14:textId="22C40426" w:rsidR="00314504" w:rsidRPr="0065153E" w:rsidRDefault="00EC4E8F"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Global climate change refers to 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Implicated as a factor in declines of avian populations, global climate change can impact birds 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increasing frequency and intensity of storms can kill migrating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while t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creasing temperatures may also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5FBCD3EA"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In addition, there is evidence linking global climate change to long-term changes in avian distributions and geographical rang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en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Many bird species in North America and Europe have expanded their wintering and/or breeding ranges northwar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homas and Lennon 1999, Hitch and Leberg 2007, La Sorte and Thompson III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but both latitudinal and altitudinal shifts have been documented and projec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unds et al. 1999, 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igh-elevation species are particularly vulnerabl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iegel et a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little as 1° C warming could reduce suitable habitat for certain high-elevation bird species by more than half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Meanwhile, low-elevation species are expanding up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uca and King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ingley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6A1A9F2F"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Climate change can further affect birds indirectly by altering tree species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ale et al. 2001)</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emoine and Böhning-Gaese 2003, Both et al. 201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a Sorte et al.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the climate continues to warm, certain birds may even face extirpation and extinc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chwartz et al. 2006, Sekercioglu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lternatively, some species are predicted to expand their distributions, and resident species may benefit from warmer winter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changes in bird communities are likely to result from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 Stralberg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ce-Higgins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1A59AC7D" w14:textId="77777777" w:rsidR="00314504" w:rsidRPr="0065153E" w:rsidRDefault="00314504"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314504">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w:t>
      </w:r>
      <w:r w:rsidRPr="0065153E">
        <w:rPr>
          <w:rFonts w:ascii="Times New Roman" w:hAnsi="Times New Roman" w:cs="Times New Roman"/>
          <w:sz w:val="24"/>
        </w:rPr>
        <w:lastRenderedPageBreak/>
        <w:t xml:space="preserve">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Gaston et al. 2003, Aratrakorn et al. 2006, Zurita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w:t>
      </w:r>
      <w:r w:rsidRPr="0065153E">
        <w:rPr>
          <w:rFonts w:ascii="Times New Roman" w:hAnsi="Times New Roman" w:cs="Times New Roman"/>
          <w:sz w:val="24"/>
        </w:rPr>
        <w:lastRenderedPageBreak/>
        <w:t xml:space="preserve">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2CAE9BFD" w14:textId="1A5550E5" w:rsidR="00314504" w:rsidRPr="0065153E" w:rsidRDefault="00EC4E8F" w:rsidP="00314504">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77777777" w:rsidR="00314504" w:rsidRPr="0065153E" w:rsidRDefault="00314504" w:rsidP="00314504">
      <w:pPr>
        <w:widowControl w:val="0"/>
        <w:spacing w:line="276" w:lineRule="auto"/>
        <w:rPr>
          <w:rFonts w:ascii="Times New Roman" w:hAnsi="Times New Roman" w:cs="Times New Roman"/>
          <w:sz w:val="24"/>
          <w:szCs w:val="24"/>
        </w:rPr>
      </w:pPr>
      <w:r w:rsidRPr="0065153E">
        <w:rPr>
          <w:rFonts w:ascii="Times New Roman" w:hAnsi="Times New Roman" w:cs="Times New Roman"/>
          <w:sz w:val="24"/>
          <w:szCs w:val="24"/>
        </w:rPr>
        <w:tab/>
        <w:t>The Appalachian Mountains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Pr="0065153E">
        <w:rPr>
          <w:rFonts w:ascii="Times New Roman" w:hAnsi="Times New Roman" w:cs="Times New Roman"/>
          <w:i/>
          <w:sz w:val="24"/>
          <w:szCs w:val="24"/>
        </w:rPr>
        <w:t>Cardellina</w:t>
      </w:r>
      <w:proofErr w:type="spellEnd"/>
      <w:r w:rsidRPr="0065153E">
        <w:rPr>
          <w:rFonts w:ascii="Times New Roman" w:hAnsi="Times New Roman" w:cs="Times New Roman"/>
          <w:i/>
          <w:sz w:val="24"/>
          <w:szCs w:val="24"/>
        </w:rPr>
        <w:t xml:space="preserve"> canadensis</w:t>
      </w:r>
      <w:r w:rsidRPr="0065153E">
        <w:rPr>
          <w:rFonts w:ascii="Times New Roman" w:hAnsi="Times New Roman" w:cs="Times New Roman"/>
          <w:sz w:val="24"/>
          <w:szCs w:val="24"/>
        </w:rPr>
        <w:t>) and black-throated blue warblers (</w:t>
      </w:r>
      <w:r w:rsidRPr="0065153E">
        <w:rPr>
          <w:rFonts w:ascii="Times New Roman" w:hAnsi="Times New Roman" w:cs="Times New Roman"/>
          <w:i/>
          <w:sz w:val="24"/>
          <w:szCs w:val="24"/>
        </w:rPr>
        <w:t xml:space="preserve">Setophaga </w:t>
      </w:r>
      <w:proofErr w:type="spellStart"/>
      <w:r w:rsidRPr="0065153E">
        <w:rPr>
          <w:rFonts w:ascii="Times New Roman" w:hAnsi="Times New Roman" w:cs="Times New Roman"/>
          <w:i/>
          <w:sz w:val="24"/>
          <w:szCs w:val="24"/>
        </w:rPr>
        <w:t>caerulescens</w:t>
      </w:r>
      <w:proofErr w:type="spellEnd"/>
      <w:r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65153E">
        <w:rPr>
          <w:rFonts w:ascii="Times New Roman" w:hAnsi="Times New Roman" w:cs="Times New Roman"/>
          <w:sz w:val="24"/>
          <w:szCs w:val="24"/>
        </w:rPr>
        <w:fldChar w:fldCharType="begin" w:fldLock="1"/>
      </w:r>
      <w:r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Pr="0065153E">
        <w:rPr>
          <w:rFonts w:ascii="Times New Roman" w:hAnsi="Times New Roman" w:cs="Times New Roman"/>
          <w:sz w:val="24"/>
          <w:szCs w:val="24"/>
        </w:rPr>
        <w:fldChar w:fldCharType="separate"/>
      </w:r>
      <w:r w:rsidRPr="0065153E">
        <w:rPr>
          <w:rFonts w:ascii="Times New Roman" w:hAnsi="Times New Roman" w:cs="Times New Roman"/>
          <w:noProof/>
          <w:sz w:val="24"/>
          <w:szCs w:val="24"/>
        </w:rPr>
        <w:t>(Keppel et al. 2012)</w:t>
      </w:r>
      <w:r w:rsidRPr="0065153E">
        <w:rPr>
          <w:rFonts w:ascii="Times New Roman" w:hAnsi="Times New Roman" w:cs="Times New Roman"/>
          <w:sz w:val="24"/>
          <w:szCs w:val="24"/>
        </w:rPr>
        <w:fldChar w:fldCharType="end"/>
      </w:r>
      <w:r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314504">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54FDB0FE"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o determine the potential effects of both climate and land cover change on forest songbirds of the Appalachian Mountains, I will conduct a comprehensive review of published literature and present a novel case study. The specific objectives of the review and case study ar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AA4E21">
      <w:pPr>
        <w:spacing w:after="0" w:line="240" w:lineRule="auto"/>
        <w:rPr>
          <w:rFonts w:ascii="Times New Roman" w:hAnsi="Times New Roman" w:cs="Times New Roman"/>
          <w:sz w:val="24"/>
          <w:szCs w:val="24"/>
        </w:rPr>
      </w:pPr>
    </w:p>
    <w:p w14:paraId="0BA053C1" w14:textId="6AFBE8FE"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60A9DACF" w14:textId="08F2DCB8" w:rsidR="00C472D3" w:rsidRPr="0065153E" w:rsidRDefault="00C472D3" w:rsidP="00AA4E21">
      <w:pPr>
        <w:spacing w:after="0" w:line="240" w:lineRule="auto"/>
        <w:rPr>
          <w:rFonts w:ascii="Times New Roman" w:hAnsi="Times New Roman" w:cs="Times New Roman"/>
          <w:sz w:val="24"/>
          <w:szCs w:val="24"/>
        </w:rPr>
      </w:pPr>
    </w:p>
    <w:p w14:paraId="74BA152D" w14:textId="5E2BE89D" w:rsidR="00FA1392" w:rsidRPr="0065153E" w:rsidRDefault="001729A0" w:rsidP="00FA1392">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lastRenderedPageBreak/>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4BE460E" w14:textId="77777777" w:rsidR="008670CB" w:rsidRPr="0065153E" w:rsidRDefault="008670CB" w:rsidP="00AA4E21">
      <w:pPr>
        <w:spacing w:after="0" w:line="240" w:lineRule="auto"/>
        <w:rPr>
          <w:rFonts w:ascii="Times New Roman" w:hAnsi="Times New Roman" w:cs="Times New Roman"/>
          <w:sz w:val="24"/>
          <w:szCs w:val="24"/>
        </w:rPr>
      </w:pPr>
    </w:p>
    <w:p w14:paraId="408143AA" w14:textId="54F2DCE4" w:rsidR="001729A0"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553EF7E9" w14:textId="6BB98FD1" w:rsidR="00FA1392" w:rsidRPr="0065153E" w:rsidRDefault="00FA1392" w:rsidP="00AA4E21">
      <w:pPr>
        <w:spacing w:after="0" w:line="240" w:lineRule="auto"/>
        <w:rPr>
          <w:rFonts w:ascii="Times New Roman" w:hAnsi="Times New Roman" w:cs="Times New Roman"/>
          <w:sz w:val="24"/>
          <w:szCs w:val="24"/>
        </w:rPr>
      </w:pPr>
    </w:p>
    <w:p w14:paraId="48CF2D87" w14:textId="3127CCA3" w:rsidR="00FA1392" w:rsidRPr="0065153E" w:rsidRDefault="00FA1392"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67A9AC03" w14:textId="7338EADE" w:rsidR="00C472D3" w:rsidRPr="0065153E" w:rsidRDefault="00C472D3" w:rsidP="00AA4E21">
      <w:pPr>
        <w:spacing w:after="0" w:line="240" w:lineRule="auto"/>
        <w:rPr>
          <w:rFonts w:ascii="Times New Roman" w:hAnsi="Times New Roman" w:cs="Times New Roman"/>
          <w:sz w:val="24"/>
          <w:szCs w:val="24"/>
        </w:rPr>
      </w:pPr>
    </w:p>
    <w:p w14:paraId="228798CB" w14:textId="69893A4F" w:rsidR="00E20DDB"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8EBC773" w14:textId="77777777" w:rsidR="00D12BBF" w:rsidRPr="0065153E" w:rsidRDefault="00D12BBF" w:rsidP="00AA4E21">
      <w:pPr>
        <w:spacing w:after="0" w:line="240" w:lineRule="auto"/>
        <w:rPr>
          <w:rFonts w:ascii="Times New Roman" w:hAnsi="Times New Roman" w:cs="Times New Roman"/>
          <w:sz w:val="24"/>
          <w:szCs w:val="24"/>
        </w:rPr>
      </w:pPr>
    </w:p>
    <w:p w14:paraId="2243C9AC" w14:textId="3BAF68AC"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534F56B7" w14:textId="77777777" w:rsidR="001718F3" w:rsidRPr="0065153E" w:rsidRDefault="001718F3" w:rsidP="00AA4E21">
      <w:pPr>
        <w:spacing w:after="0" w:line="240" w:lineRule="auto"/>
        <w:rPr>
          <w:rFonts w:ascii="Times New Roman" w:hAnsi="Times New Roman" w:cs="Times New Roman"/>
          <w:sz w:val="24"/>
          <w:szCs w:val="24"/>
        </w:rPr>
      </w:pPr>
    </w:p>
    <w:p w14:paraId="2364E116" w14:textId="5D9F7907" w:rsidR="00C472D3"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66E8B57A" w14:textId="77777777" w:rsidR="001729A0" w:rsidRPr="0065153E" w:rsidRDefault="001729A0" w:rsidP="00AA4E21">
      <w:pPr>
        <w:spacing w:after="0" w:line="240" w:lineRule="auto"/>
        <w:rPr>
          <w:rFonts w:ascii="Times New Roman" w:hAnsi="Times New Roman" w:cs="Times New Roman"/>
          <w:sz w:val="24"/>
          <w:szCs w:val="24"/>
        </w:rPr>
      </w:pPr>
    </w:p>
    <w:p w14:paraId="71F8952D" w14:textId="1102CDBE" w:rsidR="00C472D3" w:rsidRPr="0065153E" w:rsidRDefault="00C472D3" w:rsidP="00AA4E21">
      <w:pPr>
        <w:spacing w:after="0" w:line="240" w:lineRule="auto"/>
        <w:rPr>
          <w:rFonts w:ascii="Times New Roman" w:hAnsi="Times New Roman" w:cs="Times New Roman"/>
          <w:sz w:val="24"/>
          <w:szCs w:val="24"/>
        </w:rPr>
      </w:pPr>
    </w:p>
    <w:p w14:paraId="3AAB34F4" w14:textId="1A108239"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13315B46" w14:textId="77777777" w:rsidR="00C472D3" w:rsidRPr="0065153E" w:rsidRDefault="00C472D3" w:rsidP="00AA4E21">
      <w:pPr>
        <w:spacing w:after="0" w:line="240" w:lineRule="auto"/>
        <w:rPr>
          <w:rFonts w:ascii="Times New Roman" w:hAnsi="Times New Roman" w:cs="Times New Roman"/>
          <w:sz w:val="24"/>
          <w:szCs w:val="24"/>
        </w:rPr>
      </w:pPr>
    </w:p>
    <w:p w14:paraId="20F97719" w14:textId="6EAEBCF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40951704" w14:textId="77777777" w:rsidR="003D46EE" w:rsidRPr="0065153E" w:rsidRDefault="003D46EE" w:rsidP="00AA4E21">
      <w:pPr>
        <w:spacing w:after="0" w:line="240" w:lineRule="auto"/>
        <w:rPr>
          <w:rFonts w:ascii="Times New Roman" w:hAnsi="Times New Roman" w:cs="Times New Roman"/>
          <w:sz w:val="24"/>
          <w:szCs w:val="24"/>
        </w:rPr>
      </w:pPr>
    </w:p>
    <w:p w14:paraId="1F32B764" w14:textId="64FB8A67" w:rsidR="00C472D3" w:rsidRPr="0065153E" w:rsidRDefault="003D46EE"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755EB3A2" w14:textId="1F08D9DA" w:rsidR="00927AD5" w:rsidRPr="0065153E" w:rsidRDefault="0008353F" w:rsidP="00531DA0">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ill comprise the Appalachian Mountains </w:t>
      </w:r>
      <w:r w:rsidR="00AD058A">
        <w:rPr>
          <w:rFonts w:ascii="Times New Roman" w:hAnsi="Times New Roman" w:cs="Times New Roman"/>
          <w:sz w:val="24"/>
        </w:rPr>
        <w:t>Bird Conservation Region</w:t>
      </w:r>
      <w:r w:rsidRPr="0065153E">
        <w:rPr>
          <w:rFonts w:ascii="Times New Roman" w:hAnsi="Times New Roman" w:cs="Times New Roman"/>
          <w:sz w:val="24"/>
        </w:rPr>
        <w:t xml:space="preserve">, which </w:t>
      </w:r>
      <w:r w:rsidRPr="00927AD5">
        <w:rPr>
          <w:rFonts w:ascii="Times New Roman" w:hAnsi="Times New Roman" w:cs="Times New Roman"/>
          <w:sz w:val="24"/>
        </w:rPr>
        <w:t>encompasses 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the 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to the Talladega Mountains in Alabama and Blue Ridge Mountains in Georgia. The Appalachian Mountains first formed ~480 million years ago during the Ordovician Period. They cover more than 190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breeding season precipitation and temperature vary widely across latitude and elevation. Tree diversity in the Appalachian Mountains reflects local and regional geology, latitude, elevation, and moisture availability. Red spruce (</w:t>
      </w:r>
      <w:proofErr w:type="spellStart"/>
      <w:r w:rsidRPr="0065153E">
        <w:rPr>
          <w:rFonts w:ascii="Times New Roman" w:hAnsi="Times New Roman" w:cs="Times New Roman"/>
          <w:i/>
          <w:sz w:val="24"/>
        </w:rPr>
        <w:t>Pice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rubens</w:t>
      </w:r>
      <w:proofErr w:type="spellEnd"/>
      <w:r w:rsidRPr="0065153E">
        <w:rPr>
          <w:rFonts w:ascii="Times New Roman" w:hAnsi="Times New Roman" w:cs="Times New Roman"/>
          <w:sz w:val="24"/>
        </w:rPr>
        <w:t>) dominates the conifer communities of the northern latitudes and high elevations. Fraser fir (</w:t>
      </w:r>
      <w:r w:rsidRPr="0065153E">
        <w:rPr>
          <w:rFonts w:ascii="Times New Roman" w:hAnsi="Times New Roman" w:cs="Times New Roman"/>
          <w:i/>
          <w:sz w:val="24"/>
        </w:rPr>
        <w:t xml:space="preserve">Abies </w:t>
      </w:r>
      <w:proofErr w:type="spellStart"/>
      <w:r w:rsidRPr="0065153E">
        <w:rPr>
          <w:rFonts w:ascii="Times New Roman" w:hAnsi="Times New Roman" w:cs="Times New Roman"/>
          <w:i/>
          <w:sz w:val="24"/>
        </w:rPr>
        <w:t>fraseri</w:t>
      </w:r>
      <w:proofErr w:type="spellEnd"/>
      <w:r w:rsidRPr="0065153E">
        <w:rPr>
          <w:rFonts w:ascii="Times New Roman" w:hAnsi="Times New Roman" w:cs="Times New Roman"/>
          <w:sz w:val="24"/>
        </w:rPr>
        <w:t xml:space="preserve">) accompanies </w:t>
      </w:r>
      <w:r w:rsidRPr="0065153E">
        <w:rPr>
          <w:rFonts w:ascii="Times New Roman" w:hAnsi="Times New Roman" w:cs="Times New Roman"/>
          <w:sz w:val="24"/>
        </w:rPr>
        <w:lastRenderedPageBreak/>
        <w:t xml:space="preserve">red spruce in highest parts of the southern Appalachian Mountains. At lower latitudes and elevations, deciduous tree communities include mixed </w:t>
      </w:r>
      <w:proofErr w:type="spellStart"/>
      <w:r w:rsidRPr="0065153E">
        <w:rPr>
          <w:rFonts w:ascii="Times New Roman" w:hAnsi="Times New Roman" w:cs="Times New Roman"/>
          <w:sz w:val="24"/>
        </w:rPr>
        <w:t>mesophytic</w:t>
      </w:r>
      <w:proofErr w:type="spellEnd"/>
      <w:r w:rsidRPr="0065153E">
        <w:rPr>
          <w:rFonts w:ascii="Times New Roman" w:hAnsi="Times New Roman" w:cs="Times New Roman"/>
          <w:sz w:val="24"/>
        </w:rPr>
        <w:t xml:space="preserve">, northern hardwood, and oak-hickory fores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urner et al. 2003)</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C477024" w14:textId="79AEF6AB" w:rsidR="0008353F" w:rsidRPr="0065153E" w:rsidRDefault="0008353F"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53E2990B" w:rsidR="0008353F" w:rsidRDefault="0008353F"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I will focus on 15 forest songbird species that can be found throughout the Appalachian Mountains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mature forest as primary breeding habitat, classification as a passerine, detectability via roadside surveys, </w:t>
      </w:r>
      <w:proofErr w:type="gramStart"/>
      <w:r w:rsidRPr="0065153E">
        <w:rPr>
          <w:rFonts w:ascii="Times New Roman" w:hAnsi="Times New Roman" w:cs="Times New Roman"/>
          <w:sz w:val="24"/>
        </w:rPr>
        <w:t>occurrence</w:t>
      </w:r>
      <w:proofErr w:type="gramEnd"/>
      <w:r w:rsidRPr="0065153E">
        <w:rPr>
          <w:rFonts w:ascii="Times New Roman" w:hAnsi="Times New Roman" w:cs="Times New Roman"/>
          <w:sz w:val="24"/>
        </w:rPr>
        <w:t xml:space="preserv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w:t>
      </w:r>
    </w:p>
    <w:p w14:paraId="7BBCF67F" w14:textId="77777777" w:rsidR="006C48A9" w:rsidRDefault="006C48A9" w:rsidP="0008353F">
      <w:pPr>
        <w:spacing w:after="0" w:line="240" w:lineRule="auto"/>
        <w:ind w:firstLine="720"/>
        <w:rPr>
          <w:rFonts w:ascii="Times New Roman" w:hAnsi="Times New Roman" w:cs="Times New Roman"/>
          <w:sz w:val="24"/>
        </w:rPr>
      </w:pPr>
    </w:p>
    <w:p w14:paraId="13A6F731" w14:textId="0765CD66" w:rsidR="006C48A9" w:rsidRDefault="006C48A9" w:rsidP="006C48A9">
      <w:pPr>
        <w:spacing w:after="0" w:line="240" w:lineRule="auto"/>
        <w:rPr>
          <w:rFonts w:ascii="Times New Roman" w:hAnsi="Times New Roman" w:cs="Times New Roman"/>
          <w:sz w:val="24"/>
        </w:rPr>
      </w:pPr>
    </w:p>
    <w:p w14:paraId="0639F13D" w14:textId="77777777" w:rsidR="006C48A9" w:rsidRDefault="006C48A9" w:rsidP="006C48A9">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Table 1. </w:t>
      </w:r>
      <w:r>
        <w:rPr>
          <w:rFonts w:ascii="Times New Roman" w:hAnsi="Times New Roman" w:cs="Times New Roman"/>
          <w:sz w:val="24"/>
          <w:szCs w:val="24"/>
        </w:rPr>
        <w:t>List of the f</w:t>
      </w:r>
      <w:r w:rsidRPr="0065153E">
        <w:rPr>
          <w:rFonts w:ascii="Times New Roman" w:hAnsi="Times New Roman" w:cs="Times New Roman"/>
          <w:sz w:val="24"/>
          <w:szCs w:val="24"/>
        </w:rPr>
        <w:t xml:space="preserve">ifteen focal forest songbird species. The regional range refers to whether the species </w:t>
      </w:r>
      <w:r w:rsidRPr="0065153E">
        <w:rPr>
          <w:rFonts w:ascii="Times New Roman" w:hAnsi="Times New Roman" w:cs="Times New Roman"/>
          <w:sz w:val="24"/>
        </w:rPr>
        <w:t xml:space="preserve">can be found throughout the Appalachian Mountains (i.e., regionwide) or is found primarily at low or high latitudes or elevations within the study region. 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374E80" w14:paraId="0D194648" w14:textId="77777777" w:rsidTr="00374E80">
        <w:tc>
          <w:tcPr>
            <w:tcW w:w="1649" w:type="pct"/>
            <w:tcBorders>
              <w:top w:val="single" w:sz="12" w:space="0" w:color="auto"/>
              <w:bottom w:val="single" w:sz="12" w:space="0" w:color="auto"/>
            </w:tcBorders>
          </w:tcPr>
          <w:p w14:paraId="77E8563F"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2741ABB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1D657D00"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5979239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175759B6"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6C48A9" w14:paraId="547B6D48" w14:textId="77777777" w:rsidTr="00374E80">
        <w:tc>
          <w:tcPr>
            <w:tcW w:w="1649" w:type="pct"/>
            <w:tcBorders>
              <w:top w:val="single" w:sz="12" w:space="0" w:color="auto"/>
            </w:tcBorders>
          </w:tcPr>
          <w:p w14:paraId="1DA9DD4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ack-throated Blue Warbler</w:t>
            </w:r>
          </w:p>
          <w:p w14:paraId="1899905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643BE1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7FDF3ED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327A551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1A1FE406"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2398A393" w14:textId="77777777" w:rsidTr="00E44A91">
        <w:tc>
          <w:tcPr>
            <w:tcW w:w="1649" w:type="pct"/>
          </w:tcPr>
          <w:p w14:paraId="1E1C385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ue-headed Vireo</w:t>
            </w:r>
          </w:p>
          <w:p w14:paraId="3BAA9C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1B3C0ED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6A133802"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E588B0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25D97CE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50FBD065" w14:textId="77777777" w:rsidTr="00E44A91">
        <w:tc>
          <w:tcPr>
            <w:tcW w:w="1649" w:type="pct"/>
          </w:tcPr>
          <w:p w14:paraId="31C7FE1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nada Warbler</w:t>
            </w:r>
          </w:p>
          <w:p w14:paraId="606BA1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1C18FF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0616CE0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33EB6F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6A22B80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6C48A9" w14:paraId="0532252F" w14:textId="77777777" w:rsidTr="00E44A91">
        <w:tc>
          <w:tcPr>
            <w:tcW w:w="1649" w:type="pct"/>
          </w:tcPr>
          <w:p w14:paraId="67768E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ast Flycatcher</w:t>
            </w:r>
          </w:p>
          <w:p w14:paraId="4A3F0B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6FBB390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C87BF1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EBBF29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0B5634B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6DAD2DEB" w14:textId="77777777" w:rsidTr="00E44A91">
        <w:tc>
          <w:tcPr>
            <w:tcW w:w="1649" w:type="pct"/>
          </w:tcPr>
          <w:p w14:paraId="6FC92C7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shville Warbler</w:t>
            </w:r>
          </w:p>
          <w:p w14:paraId="13BC2B3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34D206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784258E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2459C79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234A1FA8"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MNF RFSS</w:t>
            </w:r>
          </w:p>
        </w:tc>
      </w:tr>
      <w:tr w:rsidR="006C48A9" w14:paraId="64025C49" w14:textId="77777777" w:rsidTr="00E44A91">
        <w:tc>
          <w:tcPr>
            <w:tcW w:w="1649" w:type="pct"/>
            <w:tcBorders>
              <w:bottom w:val="single" w:sz="4" w:space="0" w:color="auto"/>
            </w:tcBorders>
          </w:tcPr>
          <w:p w14:paraId="27C791E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y</w:t>
            </w:r>
          </w:p>
          <w:p w14:paraId="2E35E6D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64E4E9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3CD2F40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03E7F08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74044CC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24DE2A62" w14:textId="77777777" w:rsidTr="00E44A91">
        <w:tc>
          <w:tcPr>
            <w:tcW w:w="1649" w:type="pct"/>
            <w:tcBorders>
              <w:top w:val="single" w:sz="4" w:space="0" w:color="auto"/>
            </w:tcBorders>
          </w:tcPr>
          <w:p w14:paraId="499B4F3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ulean Warbler</w:t>
            </w:r>
          </w:p>
          <w:p w14:paraId="663B8E2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15C97AD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6D792E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5D02025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311F9D3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6C48A9" w14:paraId="69FA048B" w14:textId="77777777" w:rsidTr="00E44A91">
        <w:tc>
          <w:tcPr>
            <w:tcW w:w="1649" w:type="pct"/>
          </w:tcPr>
          <w:p w14:paraId="7A0CB34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ntucky Warbler</w:t>
            </w:r>
          </w:p>
          <w:p w14:paraId="5447E9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65D084C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0B839B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F1F8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27C920BF"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6C48A9" w14:paraId="3356B677" w14:textId="77777777" w:rsidTr="00E44A91">
        <w:tc>
          <w:tcPr>
            <w:tcW w:w="1649" w:type="pct"/>
          </w:tcPr>
          <w:p w14:paraId="378D3B7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mmer Tanager</w:t>
            </w:r>
          </w:p>
          <w:p w14:paraId="402E039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404C91C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54810B3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7597C5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5A81744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11F23652" w14:textId="77777777" w:rsidTr="00E44A91">
        <w:tc>
          <w:tcPr>
            <w:tcW w:w="1649" w:type="pct"/>
            <w:tcBorders>
              <w:bottom w:val="single" w:sz="4" w:space="0" w:color="auto"/>
            </w:tcBorders>
          </w:tcPr>
          <w:p w14:paraId="20A2B19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lastRenderedPageBreak/>
              <w:t>Swainson’s</w:t>
            </w:r>
            <w:proofErr w:type="spellEnd"/>
            <w:r>
              <w:rPr>
                <w:rFonts w:ascii="Times New Roman" w:hAnsi="Times New Roman" w:cs="Times New Roman"/>
                <w:sz w:val="24"/>
                <w:szCs w:val="24"/>
              </w:rPr>
              <w:t xml:space="preserve"> Warbler</w:t>
            </w:r>
          </w:p>
          <w:p w14:paraId="1C830C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6A8A0C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4D0052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206B37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4C4F1C0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6E42DE12" w14:textId="77777777" w:rsidTr="00E44A91">
        <w:tc>
          <w:tcPr>
            <w:tcW w:w="1649" w:type="pct"/>
            <w:tcBorders>
              <w:top w:val="single" w:sz="4" w:space="0" w:color="auto"/>
            </w:tcBorders>
          </w:tcPr>
          <w:p w14:paraId="141AA71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stern Wood-Pewee</w:t>
            </w:r>
          </w:p>
          <w:p w14:paraId="5D897CF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7E8B03F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3624E3F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404A59A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top w:val="single" w:sz="4" w:space="0" w:color="auto"/>
            </w:tcBorders>
          </w:tcPr>
          <w:p w14:paraId="7F5EADEA"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1043A35B" w14:textId="77777777" w:rsidTr="00E44A91">
        <w:tc>
          <w:tcPr>
            <w:tcW w:w="1649" w:type="pct"/>
          </w:tcPr>
          <w:p w14:paraId="164E405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arlet Tanager</w:t>
            </w:r>
          </w:p>
          <w:p w14:paraId="53062CEE"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2EF6879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2BBAF1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53941B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709B48C5"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401A5568" w14:textId="77777777" w:rsidTr="00E44A91">
        <w:tc>
          <w:tcPr>
            <w:tcW w:w="1649" w:type="pct"/>
          </w:tcPr>
          <w:p w14:paraId="0DDEA238"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3101EEC0"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3230FC4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1C4A7F3E"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1002C6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2EB3BB0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7A6733C8" w14:textId="77777777" w:rsidTr="00374E80">
        <w:tc>
          <w:tcPr>
            <w:tcW w:w="1649" w:type="pct"/>
          </w:tcPr>
          <w:p w14:paraId="4D4B3F2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rm-eating Warbler</w:t>
            </w:r>
          </w:p>
          <w:p w14:paraId="5AC2F39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0406DC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163A077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B3D1488"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01497702"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7C87B7DB" w14:textId="77777777" w:rsidTr="00374E80">
        <w:tc>
          <w:tcPr>
            <w:tcW w:w="1649" w:type="pct"/>
            <w:tcBorders>
              <w:bottom w:val="single" w:sz="12" w:space="0" w:color="auto"/>
            </w:tcBorders>
          </w:tcPr>
          <w:p w14:paraId="643A78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od Thrush</w:t>
            </w:r>
          </w:p>
          <w:p w14:paraId="322885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57888B7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2C5C63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6F68A3D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bottom w:val="single" w:sz="12" w:space="0" w:color="auto"/>
            </w:tcBorders>
          </w:tcPr>
          <w:p w14:paraId="1C62273B"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7DA539F3" w14:textId="77777777" w:rsidR="006C48A9" w:rsidRDefault="006C48A9" w:rsidP="006C48A9">
      <w:pPr>
        <w:spacing w:line="240" w:lineRule="auto"/>
        <w:rPr>
          <w:rFonts w:ascii="Times New Roman" w:hAnsi="Times New Roman" w:cs="Times New Roman"/>
          <w:sz w:val="24"/>
          <w:szCs w:val="24"/>
        </w:rPr>
      </w:pPr>
    </w:p>
    <w:p w14:paraId="6785772D" w14:textId="77777777" w:rsidR="006C48A9" w:rsidRPr="0065153E" w:rsidRDefault="006C48A9" w:rsidP="006C48A9">
      <w:pPr>
        <w:spacing w:after="0" w:line="240" w:lineRule="auto"/>
        <w:rPr>
          <w:rFonts w:ascii="Times New Roman" w:hAnsi="Times New Roman" w:cs="Times New Roman"/>
          <w:sz w:val="24"/>
        </w:rPr>
      </w:pPr>
    </w:p>
    <w:p w14:paraId="684397B3" w14:textId="7B27DA48" w:rsidR="00CC4D9C" w:rsidRPr="0065153E" w:rsidRDefault="00CC4D9C"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a priori predictions]</w:t>
      </w:r>
    </w:p>
    <w:p w14:paraId="0A19FC87" w14:textId="77777777" w:rsidR="0008353F" w:rsidRPr="0065153E" w:rsidRDefault="0008353F" w:rsidP="0008353F">
      <w:pPr>
        <w:spacing w:after="0" w:line="240" w:lineRule="auto"/>
        <w:rPr>
          <w:rFonts w:ascii="Times New Roman" w:hAnsi="Times New Roman" w:cs="Times New Roman"/>
          <w:i/>
          <w:iCs/>
          <w:sz w:val="24"/>
          <w:szCs w:val="24"/>
        </w:rPr>
      </w:pPr>
    </w:p>
    <w:p w14:paraId="4770A788" w14:textId="391741E3"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compilation</w:t>
      </w:r>
    </w:p>
    <w:p w14:paraId="4976AC8D" w14:textId="1AD6338E"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obtain data for the 15 individual bird species from the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are collected by thousands of participants along &gt;300 randomly established roadside survey routes throughout the Appalachian Mountains</w:t>
      </w:r>
      <w:r w:rsidR="000B66EA" w:rsidRPr="0065153E">
        <w:rPr>
          <w:rFonts w:ascii="Times New Roman" w:hAnsi="Times New Roman" w:cs="Times New Roman"/>
          <w:sz w:val="24"/>
        </w:rPr>
        <w:t xml:space="preserve"> (</w:t>
      </w:r>
      <w:r w:rsidR="005547AC">
        <w:rPr>
          <w:rFonts w:ascii="Times New Roman" w:hAnsi="Times New Roman" w:cs="Times New Roman"/>
          <w:sz w:val="24"/>
        </w:rPr>
        <w:t>Figure 1</w:t>
      </w:r>
      <w:r w:rsidR="000B66EA" w:rsidRPr="0065153E">
        <w:rPr>
          <w:rFonts w:ascii="Times New Roman" w:hAnsi="Times New Roman" w:cs="Times New Roman"/>
          <w:sz w:val="24"/>
        </w:rPr>
        <w:t>)</w:t>
      </w:r>
      <w:r w:rsidRPr="0065153E">
        <w:rPr>
          <w:rFonts w:ascii="Times New Roman" w:hAnsi="Times New Roman" w:cs="Times New Roman"/>
          <w:sz w:val="24"/>
        </w:rPr>
        <w:t xml:space="preserve">. Each survey route is approximately 40 km long, with 50 stops separated by ~800 m. At each stop, a 3-minute point count is conducted. During the count, every bird seen within a 400-m radius or heard is recorded. Surveys start one-half hour before local sunrise and continue for 5 hours. For this case study, I will use all BBS routes with at least one year of data during the 20-year perio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O’Connor et al. 1996)</w:t>
      </w:r>
      <w:r w:rsidRPr="0065153E">
        <w:rPr>
          <w:rFonts w:ascii="Times New Roman" w:hAnsi="Times New Roman" w:cs="Times New Roman"/>
          <w:sz w:val="24"/>
        </w:rPr>
        <w:fldChar w:fldCharType="end"/>
      </w:r>
      <w:r w:rsidRPr="0065153E">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68C68752" w14:textId="18EE40C7"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mean July temperature, mean May to September temperature, total annual precipitation, </w:t>
      </w:r>
      <w:r w:rsidRPr="0065153E">
        <w:rPr>
          <w:rFonts w:ascii="Times New Roman" w:hAnsi="Times New Roman" w:cs="Times New Roman"/>
          <w:sz w:val="24"/>
        </w:rPr>
        <w:lastRenderedPageBreak/>
        <w:t xml:space="preserve">and total May to September precipitation for each BBS stop. For future climate conditions, I will consider long-term (30-yr averages), downscaled, monthly data from three general circulation model outputs: the HadleyCM3 (HCM3;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pe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Geophysical Fluid Dynamics Laboratory model (GFD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worth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and the Parallel Climate Model (PC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ashington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 will further consider two fossil fuel emission scenarios: the A1fi, </w:t>
      </w:r>
      <w:bookmarkStart w:id="1" w:name="_Hlk532743466"/>
      <w:r w:rsidRPr="0065153E">
        <w:rPr>
          <w:rFonts w:ascii="Times New Roman" w:hAnsi="Times New Roman" w:cs="Times New Roman"/>
          <w:sz w:val="24"/>
        </w:rPr>
        <w:t>which assumes that current emission trends continue for several decades without modification and incorporates an emphasis on fossil fuels</w:t>
      </w:r>
      <w:bookmarkEnd w:id="1"/>
      <w:r w:rsidRPr="0065153E">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These four scenarios all project a warmer, wetter eastern United States, with the higher emissions scenarios resulting in much greater increases in temperature by 2100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historical land cover, I will quantify the proportion of </w:t>
      </w:r>
      <w:r w:rsidR="00D95157">
        <w:rPr>
          <w:rFonts w:ascii="Times New Roman" w:hAnsi="Times New Roman" w:cs="Times New Roman"/>
          <w:sz w:val="24"/>
        </w:rPr>
        <w:t>three</w:t>
      </w:r>
      <w:r w:rsidRPr="0065153E">
        <w:rPr>
          <w:rFonts w:ascii="Times New Roman" w:hAnsi="Times New Roman" w:cs="Times New Roman"/>
          <w:sz w:val="24"/>
        </w:rPr>
        <w:t xml:space="preserve"> land cover categories (deciduous and mixed forest, conifer forest, </w:t>
      </w:r>
      <w:r w:rsidR="00D95157">
        <w:rPr>
          <w:rFonts w:ascii="Times New Roman" w:hAnsi="Times New Roman" w:cs="Times New Roman"/>
          <w:sz w:val="24"/>
        </w:rPr>
        <w:t xml:space="preserve">and </w:t>
      </w:r>
      <w:r w:rsidRPr="0065153E">
        <w:rPr>
          <w:rFonts w:ascii="Times New Roman" w:hAnsi="Times New Roman" w:cs="Times New Roman"/>
          <w:sz w:val="24"/>
        </w:rPr>
        <w:t>developed</w:t>
      </w:r>
      <w:r w:rsidR="00D95157">
        <w:rPr>
          <w:rFonts w:ascii="Times New Roman" w:hAnsi="Times New Roman" w:cs="Times New Roman"/>
          <w:sz w:val="24"/>
        </w:rPr>
        <w:t xml:space="preserve"> land</w:t>
      </w:r>
      <w:r w:rsidRPr="0065153E">
        <w:rPr>
          <w:rFonts w:ascii="Times New Roman" w:hAnsi="Times New Roman" w:cs="Times New Roman"/>
          <w:sz w:val="24"/>
        </w:rPr>
        <w:t xml:space="preserve">) within a 400-m buffer around each BBS stop using land cover data from the 2001, 2004, 2006, 2008, 2011, 2013, and 2016 National Land Cover Databases, which all have a resolution of 30 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Hom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ach year, I will use land cover data from the closest year available (e.g., I will use the 2001 data for surveys conducted between 1997 and 2002). For future land cover, I will perform the same calculations of land cover proportions using projections produced by the U.S. Geological Survey (USGS) Earth Resources Observation and Science Cent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et al. 2007)</w:t>
      </w:r>
      <w:r w:rsidRPr="0065153E">
        <w:rPr>
          <w:rFonts w:ascii="Times New Roman" w:hAnsi="Times New Roman" w:cs="Times New Roman"/>
          <w:sz w:val="24"/>
        </w:rPr>
        <w:fldChar w:fldCharType="end"/>
      </w:r>
      <w:r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s The National Map.</w:t>
      </w:r>
    </w:p>
    <w:p w14:paraId="10565E30" w14:textId="292B1F0D" w:rsidR="0071571C" w:rsidRPr="0065153E" w:rsidRDefault="0071571C"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correlation</w:t>
      </w:r>
    </w:p>
    <w:p w14:paraId="7F8D1D46" w14:textId="63A8F2ED" w:rsidR="0090548C" w:rsidRDefault="0090548C" w:rsidP="00BF4631">
      <w:pPr>
        <w:spacing w:line="276" w:lineRule="auto"/>
        <w:rPr>
          <w:rFonts w:ascii="Times New Roman" w:hAnsi="Times New Roman" w:cs="Times New Roman"/>
          <w:sz w:val="24"/>
        </w:rPr>
      </w:pPr>
    </w:p>
    <w:p w14:paraId="637C4889" w14:textId="31F792D3" w:rsidR="0090548C" w:rsidRDefault="0090548C" w:rsidP="0008353F">
      <w:pPr>
        <w:spacing w:line="276" w:lineRule="auto"/>
        <w:ind w:firstLine="720"/>
        <w:rPr>
          <w:rFonts w:ascii="Times New Roman" w:hAnsi="Times New Roman" w:cs="Times New Roman"/>
          <w:sz w:val="24"/>
        </w:rPr>
      </w:pPr>
    </w:p>
    <w:p w14:paraId="01C88771" w14:textId="0500A4EA" w:rsidR="0090548C" w:rsidRDefault="0090548C" w:rsidP="0008353F">
      <w:pPr>
        <w:spacing w:line="276" w:lineRule="auto"/>
        <w:ind w:firstLine="720"/>
        <w:rPr>
          <w:rFonts w:ascii="Times New Roman" w:hAnsi="Times New Roman" w:cs="Times New Roman"/>
          <w:sz w:val="24"/>
        </w:rPr>
      </w:pPr>
    </w:p>
    <w:p w14:paraId="04C35498" w14:textId="5490FC70" w:rsidR="0090548C" w:rsidRDefault="0090548C" w:rsidP="0008353F">
      <w:pPr>
        <w:spacing w:line="276" w:lineRule="auto"/>
        <w:ind w:firstLine="720"/>
        <w:rPr>
          <w:rFonts w:ascii="Times New Roman" w:hAnsi="Times New Roman" w:cs="Times New Roman"/>
          <w:sz w:val="24"/>
        </w:rPr>
      </w:pPr>
    </w:p>
    <w:p w14:paraId="59312C3B" w14:textId="4E7ABAAF" w:rsidR="0090548C" w:rsidRDefault="0090548C" w:rsidP="0008353F">
      <w:pPr>
        <w:spacing w:line="276" w:lineRule="auto"/>
        <w:ind w:firstLine="720"/>
        <w:rPr>
          <w:rFonts w:ascii="Times New Roman" w:hAnsi="Times New Roman" w:cs="Times New Roman"/>
          <w:sz w:val="24"/>
        </w:rPr>
      </w:pPr>
    </w:p>
    <w:p w14:paraId="5558B0F4" w14:textId="46895143" w:rsidR="0090548C" w:rsidRDefault="0090548C" w:rsidP="0008353F">
      <w:pPr>
        <w:spacing w:line="276" w:lineRule="auto"/>
        <w:ind w:firstLine="720"/>
        <w:rPr>
          <w:rFonts w:ascii="Times New Roman" w:hAnsi="Times New Roman" w:cs="Times New Roman"/>
          <w:sz w:val="24"/>
        </w:rPr>
      </w:pPr>
    </w:p>
    <w:p w14:paraId="7A6EE761" w14:textId="7B44E2BA" w:rsidR="0090548C" w:rsidRDefault="00A73F25" w:rsidP="009844A1">
      <w:pPr>
        <w:spacing w:line="276" w:lineRule="auto"/>
        <w:rPr>
          <w:rFonts w:ascii="Times New Roman" w:hAnsi="Times New Roman" w:cs="Times New Roman"/>
          <w:sz w:val="24"/>
        </w:rPr>
      </w:pPr>
      <w:r>
        <w:rPr>
          <w:rFonts w:ascii="Times New Roman" w:hAnsi="Times New Roman" w:cs="Times New Roman"/>
          <w:sz w:val="24"/>
        </w:rPr>
        <w:lastRenderedPageBreak/>
        <w:t xml:space="preserve">Table </w:t>
      </w:r>
      <w:r w:rsidR="00300A6E">
        <w:rPr>
          <w:rFonts w:ascii="Times New Roman" w:hAnsi="Times New Roman" w:cs="Times New Roman"/>
          <w:sz w:val="24"/>
        </w:rPr>
        <w:t>2</w:t>
      </w:r>
      <w:r>
        <w:rPr>
          <w:rFonts w:ascii="Times New Roman" w:hAnsi="Times New Roman" w:cs="Times New Roman"/>
          <w:sz w:val="24"/>
        </w:rPr>
        <w:t xml:space="preserve">. </w:t>
      </w:r>
      <w:r w:rsidR="005B5B2F">
        <w:rPr>
          <w:rFonts w:ascii="Times New Roman" w:hAnsi="Times New Roman" w:cs="Times New Roman"/>
          <w:sz w:val="24"/>
        </w:rPr>
        <w:t>List of v</w:t>
      </w:r>
      <w:r>
        <w:rPr>
          <w:rFonts w:ascii="Times New Roman" w:hAnsi="Times New Roman" w:cs="Times New Roman"/>
          <w:sz w:val="24"/>
        </w:rPr>
        <w:t>ariable</w:t>
      </w:r>
      <w:r w:rsidR="00B90FC5">
        <w:rPr>
          <w:rFonts w:ascii="Times New Roman" w:hAnsi="Times New Roman" w:cs="Times New Roman"/>
          <w:sz w:val="24"/>
        </w:rPr>
        <w:t>s with detailed</w:t>
      </w:r>
      <w:r>
        <w:rPr>
          <w:rFonts w:ascii="Times New Roman" w:hAnsi="Times New Roman" w:cs="Times New Roman"/>
          <w:sz w:val="24"/>
        </w:rPr>
        <w:t xml:space="preserve"> descriptions </w:t>
      </w:r>
      <w:r w:rsidR="00B90FC5">
        <w:rPr>
          <w:rFonts w:ascii="Times New Roman" w:hAnsi="Times New Roman" w:cs="Times New Roman"/>
          <w:sz w:val="24"/>
        </w:rPr>
        <w:t>including</w:t>
      </w:r>
      <w:r>
        <w:rPr>
          <w:rFonts w:ascii="Times New Roman" w:hAnsi="Times New Roman" w:cs="Times New Roman"/>
          <w:sz w:val="24"/>
        </w:rPr>
        <w:t xml:space="preserve"> units and </w:t>
      </w:r>
      <w:r w:rsidR="00B90FC5">
        <w:rPr>
          <w:rFonts w:ascii="Times New Roman" w:hAnsi="Times New Roman" w:cs="Times New Roman"/>
          <w:sz w:val="24"/>
        </w:rPr>
        <w:t xml:space="preserve">identification of </w:t>
      </w:r>
      <w:r>
        <w:rPr>
          <w:rFonts w:ascii="Times New Roman" w:hAnsi="Times New Roman" w:cs="Times New Roman"/>
          <w:sz w:val="24"/>
        </w:rPr>
        <w:t xml:space="preserve">data sources </w:t>
      </w:r>
      <w:r w:rsidR="00B90FC5">
        <w:rPr>
          <w:rFonts w:ascii="Times New Roman" w:hAnsi="Times New Roman" w:cs="Times New Roman"/>
          <w:sz w:val="24"/>
        </w:rPr>
        <w:t>including the</w:t>
      </w:r>
      <w:r>
        <w:rPr>
          <w:rFonts w:ascii="Times New Roman" w:hAnsi="Times New Roman" w:cs="Times New Roman"/>
          <w:sz w:val="24"/>
        </w:rPr>
        <w:t xml:space="preserve"> spatial resolution of the dataset, organized by </w:t>
      </w:r>
      <w:proofErr w:type="gramStart"/>
      <w:r>
        <w:rPr>
          <w:rFonts w:ascii="Times New Roman" w:hAnsi="Times New Roman" w:cs="Times New Roman"/>
          <w:sz w:val="24"/>
        </w:rPr>
        <w:t>time period</w:t>
      </w:r>
      <w:proofErr w:type="gramEnd"/>
      <w:r w:rsidR="009844A1">
        <w:rPr>
          <w:rFonts w:ascii="Times New Roman" w:hAnsi="Times New Roman" w:cs="Times New Roman"/>
          <w:sz w:val="24"/>
        </w:rPr>
        <w:t xml:space="preserve"> (1997–2017 vs. 2100)</w:t>
      </w:r>
      <w:r>
        <w:rPr>
          <w:rFonts w:ascii="Times New Roman" w:hAnsi="Times New Roman" w:cs="Times New Roman"/>
          <w:sz w:val="24"/>
        </w:rPr>
        <w:t>.</w:t>
      </w:r>
    </w:p>
    <w:tbl>
      <w:tblPr>
        <w:tblStyle w:val="TableGrid"/>
        <w:tblW w:w="5048" w:type="pct"/>
        <w:tblLook w:val="04A0" w:firstRow="1" w:lastRow="0" w:firstColumn="1" w:lastColumn="0" w:noHBand="0" w:noVBand="1"/>
      </w:tblPr>
      <w:tblGrid>
        <w:gridCol w:w="965"/>
        <w:gridCol w:w="1826"/>
        <w:gridCol w:w="3903"/>
        <w:gridCol w:w="2756"/>
      </w:tblGrid>
      <w:tr w:rsidR="00870D56" w14:paraId="081756FC" w14:textId="77777777" w:rsidTr="007E4295">
        <w:tc>
          <w:tcPr>
            <w:tcW w:w="511" w:type="pct"/>
            <w:tcBorders>
              <w:top w:val="double" w:sz="4" w:space="0" w:color="auto"/>
              <w:left w:val="nil"/>
              <w:bottom w:val="double" w:sz="4" w:space="0" w:color="auto"/>
              <w:right w:val="nil"/>
            </w:tcBorders>
          </w:tcPr>
          <w:p w14:paraId="553CC5CC" w14:textId="56D79BB0"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6FD925F8" w14:textId="582BD068"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789285B7" w14:textId="3AF31F92"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escription</w:t>
            </w:r>
            <w:r w:rsidR="00455568" w:rsidRPr="008119B1">
              <w:rPr>
                <w:rFonts w:ascii="Times New Roman" w:hAnsi="Times New Roman" w:cs="Times New Roman"/>
                <w:b/>
                <w:bCs/>
                <w:sz w:val="24"/>
              </w:rPr>
              <w:t xml:space="preserve"> (Unit)</w:t>
            </w:r>
          </w:p>
        </w:tc>
        <w:tc>
          <w:tcPr>
            <w:tcW w:w="1459" w:type="pct"/>
            <w:tcBorders>
              <w:top w:val="double" w:sz="4" w:space="0" w:color="auto"/>
              <w:left w:val="nil"/>
              <w:bottom w:val="double" w:sz="4" w:space="0" w:color="auto"/>
              <w:right w:val="nil"/>
            </w:tcBorders>
          </w:tcPr>
          <w:p w14:paraId="2820A99B" w14:textId="1A4A665E" w:rsidR="001D7298" w:rsidRPr="008119B1" w:rsidRDefault="00222040"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ata Source</w:t>
            </w:r>
            <w:r w:rsidR="00455568" w:rsidRPr="008119B1">
              <w:rPr>
                <w:rFonts w:ascii="Times New Roman" w:hAnsi="Times New Roman" w:cs="Times New Roman"/>
                <w:b/>
                <w:bCs/>
                <w:sz w:val="24"/>
              </w:rPr>
              <w:t xml:space="preserve"> (resolution)</w:t>
            </w:r>
          </w:p>
        </w:tc>
      </w:tr>
      <w:tr w:rsidR="00870D56" w14:paraId="267CF777" w14:textId="77777777" w:rsidTr="00F94CCF">
        <w:tc>
          <w:tcPr>
            <w:tcW w:w="511" w:type="pct"/>
            <w:tcBorders>
              <w:top w:val="double" w:sz="4" w:space="0" w:color="auto"/>
              <w:left w:val="nil"/>
              <w:bottom w:val="single" w:sz="12" w:space="0" w:color="auto"/>
              <w:right w:val="nil"/>
            </w:tcBorders>
            <w:vAlign w:val="center"/>
          </w:tcPr>
          <w:p w14:paraId="3492DED3" w14:textId="47D424DB"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0270B374" w14:textId="146C6925"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38A11B91" w14:textId="7295BF39" w:rsidR="001D7298" w:rsidRDefault="00455568" w:rsidP="00F94CCF">
            <w:pPr>
              <w:spacing w:line="276" w:lineRule="auto"/>
              <w:rPr>
                <w:rFonts w:ascii="Times New Roman" w:hAnsi="Times New Roman" w:cs="Times New Roman"/>
                <w:sz w:val="24"/>
              </w:rPr>
            </w:pPr>
            <w:r>
              <w:rPr>
                <w:rFonts w:ascii="Times New Roman" w:hAnsi="Times New Roman" w:cs="Times New Roman"/>
                <w:sz w:val="24"/>
              </w:rPr>
              <w:t xml:space="preserve">Latitude (decimal degrees) of the </w:t>
            </w:r>
            <w:r w:rsidR="00102AED">
              <w:rPr>
                <w:rFonts w:ascii="Times New Roman" w:hAnsi="Times New Roman" w:cs="Times New Roman"/>
                <w:sz w:val="24"/>
              </w:rPr>
              <w:t>starting</w:t>
            </w:r>
            <w:r>
              <w:rPr>
                <w:rFonts w:ascii="Times New Roman" w:hAnsi="Times New Roman" w:cs="Times New Roman"/>
                <w:sz w:val="24"/>
              </w:rPr>
              <w:t xml:space="preserve"> point</w:t>
            </w:r>
            <w:r w:rsidR="00102AED">
              <w:rPr>
                <w:rFonts w:ascii="Times New Roman" w:hAnsi="Times New Roman" w:cs="Times New Roman"/>
                <w:sz w:val="24"/>
              </w:rPr>
              <w:t xml:space="preserve">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17AB6CE3" w14:textId="0B0312CA" w:rsidR="001D7298" w:rsidRDefault="00222040" w:rsidP="00F94CCF">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870D56" w14:paraId="18A4F7CC" w14:textId="77777777" w:rsidTr="00F94CCF">
        <w:tc>
          <w:tcPr>
            <w:tcW w:w="511" w:type="pct"/>
            <w:tcBorders>
              <w:top w:val="single" w:sz="12" w:space="0" w:color="auto"/>
              <w:left w:val="nil"/>
              <w:bottom w:val="double" w:sz="4" w:space="0" w:color="auto"/>
              <w:right w:val="nil"/>
            </w:tcBorders>
            <w:vAlign w:val="center"/>
          </w:tcPr>
          <w:p w14:paraId="6A50A4D3" w14:textId="1FE95E69"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32E5025" w14:textId="7C7E884C"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42C572F5" w14:textId="1F923D1B" w:rsidR="001D7298" w:rsidRDefault="00102AED" w:rsidP="00F94CCF">
            <w:pPr>
              <w:spacing w:line="276" w:lineRule="auto"/>
              <w:rPr>
                <w:rFonts w:ascii="Times New Roman" w:hAnsi="Times New Roman" w:cs="Times New Roman"/>
                <w:sz w:val="24"/>
              </w:rPr>
            </w:pPr>
            <w:r>
              <w:rPr>
                <w:rFonts w:ascii="Times New Roman" w:hAnsi="Times New Roman" w:cs="Times New Roman"/>
                <w:sz w:val="24"/>
              </w:rPr>
              <w:t xml:space="preserve">Median elevation (m) </w:t>
            </w:r>
            <w:r w:rsidR="00B25D83">
              <w:rPr>
                <w:rFonts w:ascii="Times New Roman" w:hAnsi="Times New Roman" w:cs="Times New Roman"/>
                <w:sz w:val="24"/>
              </w:rPr>
              <w:t xml:space="preserve">within sampling hexagon or </w:t>
            </w:r>
            <w:r w:rsidR="00863925">
              <w:rPr>
                <w:rFonts w:ascii="Times New Roman" w:hAnsi="Times New Roman" w:cs="Times New Roman"/>
                <w:sz w:val="24"/>
              </w:rPr>
              <w:t xml:space="preserve">within </w:t>
            </w:r>
            <w:r w:rsidR="00B25D83">
              <w:rPr>
                <w:rFonts w:ascii="Times New Roman" w:hAnsi="Times New Roman" w:cs="Times New Roman"/>
                <w:sz w:val="24"/>
              </w:rPr>
              <w:t>hexagonal grid cell</w:t>
            </w:r>
          </w:p>
        </w:tc>
        <w:tc>
          <w:tcPr>
            <w:tcW w:w="1459" w:type="pct"/>
            <w:tcBorders>
              <w:top w:val="single" w:sz="12" w:space="0" w:color="auto"/>
              <w:left w:val="nil"/>
              <w:bottom w:val="double" w:sz="4" w:space="0" w:color="auto"/>
              <w:right w:val="nil"/>
            </w:tcBorders>
            <w:vAlign w:val="center"/>
          </w:tcPr>
          <w:p w14:paraId="2BD800D7" w14:textId="03C30826" w:rsidR="001D7298" w:rsidRDefault="00222040" w:rsidP="00F94CCF">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w:t>
            </w:r>
            <w:r w:rsidR="00102AED">
              <w:rPr>
                <w:rFonts w:ascii="Times New Roman" w:hAnsi="Times New Roman" w:cs="Times New Roman"/>
                <w:sz w:val="24"/>
              </w:rPr>
              <w:t xml:space="preserve">digital </w:t>
            </w:r>
            <w:r>
              <w:rPr>
                <w:rFonts w:ascii="Times New Roman" w:hAnsi="Times New Roman" w:cs="Times New Roman"/>
                <w:sz w:val="24"/>
              </w:rPr>
              <w:t>elevation data</w:t>
            </w:r>
            <w:r w:rsidR="00102AED">
              <w:rPr>
                <w:rFonts w:ascii="Times New Roman" w:hAnsi="Times New Roman" w:cs="Times New Roman"/>
                <w:sz w:val="24"/>
              </w:rPr>
              <w:t xml:space="preserve"> (</w:t>
            </w:r>
            <w:r w:rsidR="00102AED" w:rsidRPr="00CB19F0">
              <w:rPr>
                <w:rFonts w:ascii="Times New Roman" w:hAnsi="Times New Roman" w:cs="Times New Roman"/>
                <w:noProof/>
                <w:sz w:val="24"/>
                <w:szCs w:val="24"/>
              </w:rPr>
              <w:t>~20–25 m</w:t>
            </w:r>
            <w:r w:rsidR="00102AED">
              <w:rPr>
                <w:rFonts w:ascii="Times New Roman" w:hAnsi="Times New Roman" w:cs="Times New Roman"/>
                <w:noProof/>
                <w:sz w:val="24"/>
                <w:szCs w:val="24"/>
              </w:rPr>
              <w:t>)</w:t>
            </w:r>
            <w:r>
              <w:rPr>
                <w:rFonts w:ascii="Times New Roman" w:hAnsi="Times New Roman" w:cs="Times New Roman"/>
                <w:sz w:val="24"/>
              </w:rPr>
              <w:t xml:space="preserve">, </w:t>
            </w:r>
            <w:r w:rsidR="00246018" w:rsidRPr="00246018">
              <w:rPr>
                <w:rFonts w:ascii="Times New Roman" w:hAnsi="Times New Roman" w:cs="Times New Roman"/>
                <w:sz w:val="24"/>
              </w:rPr>
              <w:t>Consultative Group on International Agricultural Research</w:t>
            </w:r>
            <w:r w:rsidR="00246018">
              <w:rPr>
                <w:rFonts w:ascii="Times New Roman" w:hAnsi="Times New Roman" w:cs="Times New Roman"/>
                <w:sz w:val="24"/>
              </w:rPr>
              <w:t xml:space="preserve"> – Consortium for Spatial Information</w:t>
            </w:r>
          </w:p>
        </w:tc>
      </w:tr>
      <w:tr w:rsidR="008119B1" w14:paraId="074AB77E" w14:textId="77777777" w:rsidTr="00F94CCF">
        <w:tc>
          <w:tcPr>
            <w:tcW w:w="511" w:type="pct"/>
            <w:vMerge w:val="restart"/>
            <w:tcBorders>
              <w:top w:val="double" w:sz="4" w:space="0" w:color="auto"/>
              <w:left w:val="nil"/>
              <w:bottom w:val="nil"/>
              <w:right w:val="nil"/>
            </w:tcBorders>
            <w:vAlign w:val="center"/>
          </w:tcPr>
          <w:p w14:paraId="7505BDAE" w14:textId="7C73B018"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BC30FB9" w14:textId="326B993B"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53EF20A" w14:textId="6D079D6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D84E8F" w14:textId="3C11133E"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8119B1" w14:paraId="10149696" w14:textId="77777777" w:rsidTr="00F94CCF">
        <w:tc>
          <w:tcPr>
            <w:tcW w:w="511" w:type="pct"/>
            <w:vMerge/>
            <w:tcBorders>
              <w:top w:val="nil"/>
              <w:left w:val="nil"/>
              <w:bottom w:val="nil"/>
              <w:right w:val="nil"/>
            </w:tcBorders>
          </w:tcPr>
          <w:p w14:paraId="634E0128"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86E13D8" w14:textId="6DF4B254"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11FC32B8" w14:textId="023FDDA2"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33269E1" w14:textId="77777777" w:rsidR="008119B1" w:rsidRDefault="008119B1" w:rsidP="00F94CCF">
            <w:pPr>
              <w:spacing w:line="276" w:lineRule="auto"/>
              <w:rPr>
                <w:rFonts w:ascii="Times New Roman" w:hAnsi="Times New Roman" w:cs="Times New Roman"/>
                <w:sz w:val="24"/>
              </w:rPr>
            </w:pPr>
          </w:p>
        </w:tc>
      </w:tr>
      <w:tr w:rsidR="008119B1" w14:paraId="04EBBA95" w14:textId="77777777" w:rsidTr="00F94CCF">
        <w:tc>
          <w:tcPr>
            <w:tcW w:w="511" w:type="pct"/>
            <w:vMerge/>
            <w:tcBorders>
              <w:top w:val="nil"/>
              <w:left w:val="nil"/>
              <w:bottom w:val="nil"/>
              <w:right w:val="nil"/>
            </w:tcBorders>
          </w:tcPr>
          <w:p w14:paraId="0D32B5D7" w14:textId="77777777"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0E1B4AA" w14:textId="7E6877AA"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DDC8BC3" w14:textId="25F903C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0EAA5E9" w14:textId="0BE378C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8119B1" w14:paraId="4B019206" w14:textId="77777777" w:rsidTr="00F94CCF">
        <w:tc>
          <w:tcPr>
            <w:tcW w:w="511" w:type="pct"/>
            <w:vMerge/>
            <w:tcBorders>
              <w:top w:val="nil"/>
              <w:left w:val="nil"/>
              <w:bottom w:val="nil"/>
              <w:right w:val="nil"/>
            </w:tcBorders>
          </w:tcPr>
          <w:p w14:paraId="7C65E632"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2619EEC" w14:textId="08C3A395"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561AB7CC" w14:textId="5EC5F6C8"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A09F4CF" w14:textId="77777777" w:rsidR="008119B1" w:rsidRDefault="008119B1" w:rsidP="00F94CCF">
            <w:pPr>
              <w:spacing w:line="276" w:lineRule="auto"/>
              <w:rPr>
                <w:rFonts w:ascii="Times New Roman" w:hAnsi="Times New Roman" w:cs="Times New Roman"/>
                <w:sz w:val="24"/>
              </w:rPr>
            </w:pPr>
          </w:p>
        </w:tc>
      </w:tr>
      <w:tr w:rsidR="008119B1" w14:paraId="7C3191A8" w14:textId="77777777" w:rsidTr="00F94CCF">
        <w:tc>
          <w:tcPr>
            <w:tcW w:w="511" w:type="pct"/>
            <w:vMerge/>
            <w:tcBorders>
              <w:top w:val="nil"/>
              <w:left w:val="nil"/>
              <w:bottom w:val="nil"/>
              <w:right w:val="nil"/>
            </w:tcBorders>
          </w:tcPr>
          <w:p w14:paraId="7AFF5BB0" w14:textId="22DBF3E9"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64BCE71" w14:textId="5467311E"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753B8BDB" w14:textId="2D5139B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871435A" w14:textId="065F0996"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8119B1" w14:paraId="231128DD" w14:textId="77777777" w:rsidTr="00F94CCF">
        <w:tc>
          <w:tcPr>
            <w:tcW w:w="511" w:type="pct"/>
            <w:vMerge/>
            <w:tcBorders>
              <w:top w:val="nil"/>
              <w:left w:val="nil"/>
              <w:bottom w:val="nil"/>
              <w:right w:val="nil"/>
            </w:tcBorders>
          </w:tcPr>
          <w:p w14:paraId="535DB35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4CB5F994" w14:textId="6459642D"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7C348EF5"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075D584D" w14:textId="77777777" w:rsidR="008119B1" w:rsidRDefault="008119B1" w:rsidP="00F94CCF">
            <w:pPr>
              <w:spacing w:line="276" w:lineRule="auto"/>
              <w:rPr>
                <w:rFonts w:ascii="Times New Roman" w:hAnsi="Times New Roman" w:cs="Times New Roman"/>
                <w:sz w:val="24"/>
              </w:rPr>
            </w:pPr>
          </w:p>
        </w:tc>
      </w:tr>
      <w:tr w:rsidR="008119B1" w14:paraId="4F50472D" w14:textId="77777777" w:rsidTr="00F94CCF">
        <w:tc>
          <w:tcPr>
            <w:tcW w:w="511" w:type="pct"/>
            <w:vMerge/>
            <w:tcBorders>
              <w:top w:val="nil"/>
              <w:left w:val="nil"/>
              <w:bottom w:val="double" w:sz="4" w:space="0" w:color="auto"/>
              <w:right w:val="nil"/>
            </w:tcBorders>
          </w:tcPr>
          <w:p w14:paraId="370F968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6C0E91D5" w14:textId="17BBEA70"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05FD7B96"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687AEFD9" w14:textId="77777777" w:rsidR="008119B1" w:rsidRDefault="008119B1" w:rsidP="00F94CCF">
            <w:pPr>
              <w:spacing w:line="276" w:lineRule="auto"/>
              <w:rPr>
                <w:rFonts w:ascii="Times New Roman" w:hAnsi="Times New Roman" w:cs="Times New Roman"/>
                <w:sz w:val="24"/>
              </w:rPr>
            </w:pPr>
          </w:p>
        </w:tc>
      </w:tr>
      <w:tr w:rsidR="008119B1" w14:paraId="56A52109" w14:textId="77777777" w:rsidTr="00F94CCF">
        <w:tc>
          <w:tcPr>
            <w:tcW w:w="511" w:type="pct"/>
            <w:vMerge w:val="restart"/>
            <w:tcBorders>
              <w:top w:val="double" w:sz="4" w:space="0" w:color="auto"/>
              <w:left w:val="nil"/>
              <w:bottom w:val="double" w:sz="4" w:space="0" w:color="auto"/>
              <w:right w:val="nil"/>
            </w:tcBorders>
            <w:vAlign w:val="center"/>
          </w:tcPr>
          <w:p w14:paraId="6DA30E5F" w14:textId="332ED93D"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236B3173" w14:textId="61E43F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6254C1A5" w14:textId="4995621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6895D1F9" w14:textId="08515C2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241561D5" w14:textId="77777777" w:rsidTr="00F94CCF">
        <w:tc>
          <w:tcPr>
            <w:tcW w:w="511" w:type="pct"/>
            <w:vMerge/>
            <w:tcBorders>
              <w:top w:val="double" w:sz="4" w:space="0" w:color="auto"/>
              <w:left w:val="nil"/>
              <w:bottom w:val="double" w:sz="4" w:space="0" w:color="auto"/>
              <w:right w:val="nil"/>
            </w:tcBorders>
          </w:tcPr>
          <w:p w14:paraId="36E4504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FE8829D" w14:textId="0C6E09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5E7C489" w14:textId="3681FE59"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676B8D37" w14:textId="77777777" w:rsidR="008119B1" w:rsidRDefault="008119B1" w:rsidP="00F94CCF">
            <w:pPr>
              <w:spacing w:line="276" w:lineRule="auto"/>
              <w:rPr>
                <w:rFonts w:ascii="Times New Roman" w:hAnsi="Times New Roman" w:cs="Times New Roman"/>
                <w:sz w:val="24"/>
              </w:rPr>
            </w:pPr>
          </w:p>
        </w:tc>
      </w:tr>
      <w:tr w:rsidR="008119B1" w14:paraId="18F2AB15" w14:textId="77777777" w:rsidTr="00F94CCF">
        <w:tc>
          <w:tcPr>
            <w:tcW w:w="511" w:type="pct"/>
            <w:vMerge/>
            <w:tcBorders>
              <w:top w:val="double" w:sz="4" w:space="0" w:color="auto"/>
              <w:left w:val="nil"/>
              <w:bottom w:val="double" w:sz="4" w:space="0" w:color="auto"/>
              <w:right w:val="nil"/>
            </w:tcBorders>
          </w:tcPr>
          <w:p w14:paraId="5FDB532E"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7C12EFD0" w14:textId="74781D21"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7D86F22C" w14:textId="4C33984A"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3D058CAD" w14:textId="3D38EEF7"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4EE9B9DC" w14:textId="77777777" w:rsidTr="00F94CCF">
        <w:tc>
          <w:tcPr>
            <w:tcW w:w="511" w:type="pct"/>
            <w:vMerge/>
            <w:tcBorders>
              <w:top w:val="double" w:sz="4" w:space="0" w:color="auto"/>
              <w:left w:val="nil"/>
              <w:bottom w:val="double" w:sz="4" w:space="0" w:color="auto"/>
              <w:right w:val="nil"/>
            </w:tcBorders>
          </w:tcPr>
          <w:p w14:paraId="15D3177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E37FCBB" w14:textId="3F025ECB"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24E77D3C" w14:textId="178B66B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FBC1E78" w14:textId="77777777" w:rsidR="008119B1" w:rsidRDefault="008119B1" w:rsidP="00F94CCF">
            <w:pPr>
              <w:spacing w:line="276" w:lineRule="auto"/>
              <w:rPr>
                <w:rFonts w:ascii="Times New Roman" w:hAnsi="Times New Roman" w:cs="Times New Roman"/>
                <w:sz w:val="24"/>
              </w:rPr>
            </w:pPr>
          </w:p>
        </w:tc>
      </w:tr>
      <w:tr w:rsidR="008119B1" w14:paraId="6485FBE4" w14:textId="77777777" w:rsidTr="00F94CCF">
        <w:tc>
          <w:tcPr>
            <w:tcW w:w="511" w:type="pct"/>
            <w:vMerge/>
            <w:tcBorders>
              <w:top w:val="double" w:sz="4" w:space="0" w:color="auto"/>
              <w:left w:val="nil"/>
              <w:bottom w:val="double" w:sz="4" w:space="0" w:color="auto"/>
              <w:right w:val="nil"/>
            </w:tcBorders>
          </w:tcPr>
          <w:p w14:paraId="357281BB"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4E7C2D9" w14:textId="58FB697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4A2A9F20" w14:textId="37E2A30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w:t>
            </w:r>
            <w:r w:rsidR="00BD28F4">
              <w:rPr>
                <w:rFonts w:ascii="Times New Roman" w:hAnsi="Times New Roman" w:cs="Times New Roman"/>
                <w:sz w:val="24"/>
              </w:rPr>
              <w:t>al grid cell</w:t>
            </w:r>
          </w:p>
        </w:tc>
        <w:tc>
          <w:tcPr>
            <w:tcW w:w="1459" w:type="pct"/>
            <w:vMerge w:val="restart"/>
            <w:tcBorders>
              <w:top w:val="single" w:sz="12" w:space="0" w:color="auto"/>
              <w:left w:val="nil"/>
              <w:bottom w:val="double" w:sz="4" w:space="0" w:color="auto"/>
              <w:right w:val="nil"/>
            </w:tcBorders>
            <w:vAlign w:val="center"/>
          </w:tcPr>
          <w:p w14:paraId="6027737A" w14:textId="4B0E777E" w:rsidR="008119B1" w:rsidRDefault="008119B1" w:rsidP="00F94CCF">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8119B1" w14:paraId="21BC70D4" w14:textId="77777777" w:rsidTr="00F94CCF">
        <w:trPr>
          <w:trHeight w:val="618"/>
        </w:trPr>
        <w:tc>
          <w:tcPr>
            <w:tcW w:w="511" w:type="pct"/>
            <w:vMerge/>
            <w:tcBorders>
              <w:top w:val="double" w:sz="4" w:space="0" w:color="auto"/>
              <w:left w:val="nil"/>
              <w:bottom w:val="double" w:sz="4" w:space="0" w:color="auto"/>
              <w:right w:val="nil"/>
            </w:tcBorders>
          </w:tcPr>
          <w:p w14:paraId="5EBCBADE"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0959C04D" w14:textId="400AAEC9"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533301CB"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66D8AEF2" w14:textId="77777777" w:rsidR="008119B1" w:rsidRDefault="008119B1" w:rsidP="00222040">
            <w:pPr>
              <w:spacing w:line="276" w:lineRule="auto"/>
              <w:rPr>
                <w:rFonts w:ascii="Times New Roman" w:hAnsi="Times New Roman" w:cs="Times New Roman"/>
                <w:sz w:val="24"/>
              </w:rPr>
            </w:pPr>
          </w:p>
        </w:tc>
      </w:tr>
      <w:tr w:rsidR="008119B1" w14:paraId="3B935AC8" w14:textId="77777777" w:rsidTr="00F94CCF">
        <w:tc>
          <w:tcPr>
            <w:tcW w:w="511" w:type="pct"/>
            <w:vMerge/>
            <w:tcBorders>
              <w:top w:val="double" w:sz="4" w:space="0" w:color="auto"/>
              <w:left w:val="nil"/>
              <w:bottom w:val="double" w:sz="4" w:space="0" w:color="auto"/>
              <w:right w:val="nil"/>
            </w:tcBorders>
          </w:tcPr>
          <w:p w14:paraId="0F62A262"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5FC422C" w14:textId="74E02EB5"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49837125"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52986624" w14:textId="77777777" w:rsidR="008119B1" w:rsidRDefault="008119B1" w:rsidP="00222040">
            <w:pPr>
              <w:spacing w:line="276" w:lineRule="auto"/>
              <w:rPr>
                <w:rFonts w:ascii="Times New Roman" w:hAnsi="Times New Roman" w:cs="Times New Roman"/>
                <w:sz w:val="24"/>
              </w:rPr>
            </w:pPr>
          </w:p>
        </w:tc>
      </w:tr>
    </w:tbl>
    <w:p w14:paraId="697D7801" w14:textId="77777777" w:rsidR="001D7298" w:rsidRPr="0065153E" w:rsidRDefault="001D7298" w:rsidP="001D7298">
      <w:pPr>
        <w:spacing w:line="276" w:lineRule="auto"/>
        <w:rPr>
          <w:rFonts w:ascii="Times New Roman" w:hAnsi="Times New Roman" w:cs="Times New Roman"/>
          <w:sz w:val="24"/>
        </w:rPr>
      </w:pPr>
    </w:p>
    <w:p w14:paraId="4C91C7C2" w14:textId="2468FF6C"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0FB40331" w14:textId="78675243" w:rsidR="00863621"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model the 15 focal species simultaneously with a single joint species distribution mode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llock et al. 2014)</w:t>
      </w:r>
      <w:r w:rsidRPr="0065153E">
        <w:rPr>
          <w:rFonts w:ascii="Times New Roman" w:hAnsi="Times New Roman" w:cs="Times New Roman"/>
          <w:sz w:val="24"/>
        </w:rPr>
        <w:fldChar w:fldCharType="end"/>
      </w:r>
      <w:r w:rsidRPr="0065153E">
        <w:rPr>
          <w:rFonts w:ascii="Times New Roman" w:hAnsi="Times New Roman" w:cs="Times New Roman"/>
          <w:noProof/>
          <w:sz w:val="24"/>
          <w:szCs w:val="24"/>
        </w:rPr>
        <w:t>.</w:t>
      </w:r>
      <w:r w:rsidRPr="0065153E">
        <w:rPr>
          <w:rFonts w:ascii="Times New Roman" w:hAnsi="Times New Roman" w:cs="Times New Roman"/>
          <w:sz w:val="24"/>
        </w:rPr>
        <w:t xml:space="preserve"> The response variable will be occurrence (1 or 0) at a stop, and the predictor variables will include: mean July temperature, mean May to September temperature, total annual precipitation, and total May to September precipitation; proportions of deciduous and mixed forest, conifer forest, urban/developed land, and other non-forest land within 400 m; and mean elevation, mode slope position, and mode aspect within 400 m. The route will be treated as a random effect to account for possible </w:t>
      </w:r>
      <w:proofErr w:type="spellStart"/>
      <w:r w:rsidRPr="0065153E">
        <w:rPr>
          <w:rFonts w:ascii="Times New Roman" w:hAnsi="Times New Roman" w:cs="Times New Roman"/>
          <w:sz w:val="24"/>
        </w:rPr>
        <w:t>pseudoreplication</w:t>
      </w:r>
      <w:proofErr w:type="spellEnd"/>
      <w:r w:rsidRPr="0065153E">
        <w:rPr>
          <w:rFonts w:ascii="Times New Roman" w:hAnsi="Times New Roman" w:cs="Times New Roman"/>
          <w:sz w:val="24"/>
        </w:rPr>
        <w:t>.</w:t>
      </w:r>
    </w:p>
    <w:p w14:paraId="7762F6E1" w14:textId="41D446E5" w:rsidR="003C0968" w:rsidRPr="0065153E" w:rsidRDefault="003C0968"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Model fit</w:t>
      </w:r>
    </w:p>
    <w:p w14:paraId="38012C95" w14:textId="12360AF9" w:rsidR="0008353F"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1 km x 1 km grid covering the study area. I will quantify differences in area and mean-center of spatial distribution between the historical (2000) and future (2100) distributions for each species. The change in area is a measure of gains or losses </w:t>
      </w:r>
      <w:proofErr w:type="gramStart"/>
      <w:r w:rsidRPr="0065153E">
        <w:rPr>
          <w:rFonts w:ascii="Times New Roman" w:hAnsi="Times New Roman" w:cs="Times New Roman"/>
          <w:sz w:val="24"/>
        </w:rPr>
        <w:t>in the area of</w:t>
      </w:r>
      <w:proofErr w:type="gramEnd"/>
      <w:r w:rsidRPr="0065153E">
        <w:rPr>
          <w:rFonts w:ascii="Times New Roman" w:hAnsi="Times New Roman" w:cs="Times New Roman"/>
          <w:sz w:val="24"/>
        </w:rPr>
        <w:t xml:space="preserve"> suitable habitat. Meanwhile, the change in mean-center for the occurrence of each species will be calculated with the spatial statistic tool “Mean Center” within ArcGIS. The coordinates of the mean-center will be used to calculate distance and direction of potential movement of suitable habitat, by species and by scenario. In addition, I will test for significant directional movement from random of the mean-centers using the Rayleigh test of random circular distribu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4D97E01" w14:textId="3D1EFB9B" w:rsidR="00243F71" w:rsidRPr="0065153E" w:rsidRDefault="00243F71" w:rsidP="0008353F">
      <w:pPr>
        <w:spacing w:line="276" w:lineRule="auto"/>
        <w:ind w:firstLine="720"/>
        <w:rPr>
          <w:rFonts w:ascii="Times New Roman" w:hAnsi="Times New Roman" w:cs="Times New Roman"/>
          <w:sz w:val="24"/>
        </w:rPr>
      </w:pPr>
      <w:r w:rsidRPr="00243F71">
        <w:rPr>
          <w:rFonts w:ascii="Times New Roman" w:hAnsi="Times New Roman" w:cs="Times New Roman"/>
          <w:sz w:val="24"/>
          <w:highlight w:val="yellow"/>
        </w:rPr>
        <w:t>Statistical significance</w:t>
      </w:r>
    </w:p>
    <w:p w14:paraId="74E4C16E" w14:textId="77777777" w:rsidR="00124164" w:rsidRPr="0065153E" w:rsidRDefault="00124164" w:rsidP="00AA4E21">
      <w:pPr>
        <w:spacing w:after="0" w:line="240" w:lineRule="auto"/>
        <w:rPr>
          <w:rFonts w:ascii="Times New Roman" w:hAnsi="Times New Roman" w:cs="Times New Roman"/>
          <w:sz w:val="24"/>
          <w:szCs w:val="24"/>
        </w:rPr>
      </w:pPr>
    </w:p>
    <w:p w14:paraId="5B29930F" w14:textId="7B6D797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1DA97D0" w14:textId="36021CC2" w:rsidR="003D46EE" w:rsidRPr="0065153E" w:rsidRDefault="003D46EE" w:rsidP="00AA4E21">
      <w:pPr>
        <w:spacing w:after="0" w:line="240" w:lineRule="auto"/>
        <w:rPr>
          <w:rFonts w:ascii="Times New Roman" w:hAnsi="Times New Roman" w:cs="Times New Roman"/>
          <w:sz w:val="24"/>
          <w:szCs w:val="24"/>
        </w:rPr>
      </w:pPr>
    </w:p>
    <w:p w14:paraId="0A160523" w14:textId="50B79B1F" w:rsidR="00DA57F2" w:rsidRPr="0065153E" w:rsidRDefault="00DA57F2"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AA4E21">
      <w:pPr>
        <w:spacing w:after="0" w:line="240" w:lineRule="auto"/>
        <w:rPr>
          <w:rFonts w:ascii="Times New Roman" w:hAnsi="Times New Roman" w:cs="Times New Roman"/>
          <w:sz w:val="24"/>
          <w:szCs w:val="24"/>
        </w:rPr>
      </w:pPr>
    </w:p>
    <w:p w14:paraId="438E0938" w14:textId="48585D5B" w:rsidR="00FC1239" w:rsidRDefault="00FC123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3</w:t>
      </w:r>
      <w:r>
        <w:rPr>
          <w:rFonts w:ascii="Times New Roman" w:hAnsi="Times New Roman" w:cs="Times New Roman"/>
          <w:sz w:val="24"/>
          <w:szCs w:val="24"/>
        </w:rPr>
        <w:t xml:space="preserve">. Measures of prevalence based on North American Breeding Bird Survey data from </w:t>
      </w:r>
      <w:r w:rsidR="00346D6F">
        <w:rPr>
          <w:rFonts w:ascii="Times New Roman" w:hAnsi="Times New Roman" w:cs="Times New Roman"/>
          <w:sz w:val="24"/>
          <w:szCs w:val="24"/>
        </w:rPr>
        <w:t xml:space="preserve">routes surveyed in </w:t>
      </w:r>
      <w:r>
        <w:rPr>
          <w:rFonts w:ascii="Times New Roman" w:hAnsi="Times New Roman" w:cs="Times New Roman"/>
          <w:sz w:val="24"/>
          <w:szCs w:val="24"/>
        </w:rPr>
        <w:t xml:space="preserve">1997–2017, model </w:t>
      </w:r>
      <w:r w:rsidR="009703F4">
        <w:rPr>
          <w:rFonts w:ascii="Times New Roman" w:hAnsi="Times New Roman" w:cs="Times New Roman"/>
          <w:sz w:val="24"/>
          <w:szCs w:val="24"/>
        </w:rPr>
        <w:t>type and model fit, the number of iterations in the posterior distribution</w:t>
      </w:r>
      <w:r>
        <w:rPr>
          <w:rFonts w:ascii="Times New Roman" w:hAnsi="Times New Roman" w:cs="Times New Roman"/>
          <w:sz w:val="24"/>
          <w:szCs w:val="24"/>
        </w:rPr>
        <w:t>, and statistical significance of predictor variables for the six cold-associated species. Route-level occurrence across years is the</w:t>
      </w:r>
      <w:r w:rsidR="00346D6F">
        <w:rPr>
          <w:rFonts w:ascii="Times New Roman" w:hAnsi="Times New Roman" w:cs="Times New Roman"/>
          <w:sz w:val="24"/>
          <w:szCs w:val="24"/>
        </w:rPr>
        <w:t xml:space="preserve"> total</w:t>
      </w:r>
      <w:r>
        <w:rPr>
          <w:rFonts w:ascii="Times New Roman" w:hAnsi="Times New Roman" w:cs="Times New Roman"/>
          <w:sz w:val="24"/>
          <w:szCs w:val="24"/>
        </w:rPr>
        <w:t xml:space="preserve"> number of routes where at least one individual was detected across the 50 stops</w:t>
      </w:r>
      <w:r w:rsidR="00346D6F">
        <w:rPr>
          <w:rFonts w:ascii="Times New Roman" w:hAnsi="Times New Roman" w:cs="Times New Roman"/>
          <w:sz w:val="24"/>
          <w:szCs w:val="24"/>
        </w:rPr>
        <w:t>,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00346D6F" w:rsidRPr="00346D6F">
        <w:rPr>
          <w:rFonts w:ascii="Times New Roman" w:hAnsi="Times New Roman" w:cs="Times New Roman"/>
          <w:sz w:val="24"/>
          <w:szCs w:val="24"/>
        </w:rPr>
        <w:t>quared Pearson residual</w:t>
      </w:r>
      <w:r w:rsidR="00346D6F">
        <w:rPr>
          <w:rFonts w:ascii="Times New Roman" w:hAnsi="Times New Roman" w:cs="Times New Roman"/>
          <w:sz w:val="24"/>
          <w:szCs w:val="24"/>
        </w:rPr>
        <w:t xml:space="preserve">s. Predictor variables </w:t>
      </w:r>
      <w:r w:rsidR="00D730AB">
        <w:rPr>
          <w:rFonts w:ascii="Times New Roman" w:hAnsi="Times New Roman" w:cs="Times New Roman"/>
          <w:sz w:val="24"/>
          <w:szCs w:val="24"/>
        </w:rPr>
        <w:t>(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w:t>
      </w:r>
      <w:r w:rsidR="00346D6F">
        <w:rPr>
          <w:rFonts w:ascii="Times New Roman" w:hAnsi="Times New Roman" w:cs="Times New Roman"/>
          <w:sz w:val="24"/>
          <w:szCs w:val="24"/>
        </w:rPr>
        <w:t xml:space="preserve"> marked with an X if the credible interval </w:t>
      </w:r>
      <w:r w:rsidR="00DC1E2A">
        <w:rPr>
          <w:rFonts w:ascii="Times New Roman" w:hAnsi="Times New Roman" w:cs="Times New Roman"/>
          <w:sz w:val="24"/>
          <w:szCs w:val="24"/>
        </w:rPr>
        <w:t>of</w:t>
      </w:r>
      <w:r w:rsidR="00346D6F">
        <w:rPr>
          <w:rFonts w:ascii="Times New Roman" w:hAnsi="Times New Roman" w:cs="Times New Roman"/>
          <w:sz w:val="24"/>
          <w:szCs w:val="24"/>
        </w:rPr>
        <w:t xml:space="preserve"> their beta coefficient did not overlap zero (which indicates statistical significance)</w:t>
      </w:r>
      <w:r w:rsidR="00FC2328">
        <w:rPr>
          <w:rFonts w:ascii="Times New Roman" w:hAnsi="Times New Roman" w:cs="Times New Roman"/>
          <w:sz w:val="24"/>
          <w:szCs w:val="24"/>
        </w:rPr>
        <w:t xml:space="preserve"> and with a 0 if their beta coefficient did overlap zero</w:t>
      </w:r>
      <w:r w:rsidR="00346D6F">
        <w:rPr>
          <w:rFonts w:ascii="Times New Roman" w:hAnsi="Times New Roman" w:cs="Times New Roman"/>
          <w:sz w:val="24"/>
          <w:szCs w:val="24"/>
        </w:rPr>
        <w:t>.</w:t>
      </w:r>
    </w:p>
    <w:p w14:paraId="343B3580" w14:textId="77777777" w:rsidR="00FC1239" w:rsidRPr="0065153E" w:rsidRDefault="00FC1239"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BF5363" w:rsidRPr="0065153E" w14:paraId="2B7206F7" w14:textId="77777777" w:rsidTr="00374E80">
        <w:trPr>
          <w:trHeight w:val="216"/>
        </w:trPr>
        <w:tc>
          <w:tcPr>
            <w:tcW w:w="1500" w:type="pct"/>
            <w:tcBorders>
              <w:top w:val="single" w:sz="12" w:space="0" w:color="auto"/>
              <w:bottom w:val="single" w:sz="12" w:space="0" w:color="auto"/>
            </w:tcBorders>
          </w:tcPr>
          <w:p w14:paraId="060BB510" w14:textId="77777777" w:rsidR="00A4330C" w:rsidRPr="0065153E" w:rsidRDefault="00A4330C" w:rsidP="00A4330C">
            <w:pPr>
              <w:rPr>
                <w:rFonts w:ascii="Times New Roman" w:hAnsi="Times New Roman" w:cs="Times New Roman"/>
                <w:sz w:val="24"/>
                <w:szCs w:val="24"/>
              </w:rPr>
            </w:pPr>
          </w:p>
        </w:tc>
        <w:tc>
          <w:tcPr>
            <w:tcW w:w="583" w:type="pct"/>
            <w:tcBorders>
              <w:top w:val="single" w:sz="12" w:space="0" w:color="auto"/>
              <w:bottom w:val="single" w:sz="12" w:space="0" w:color="auto"/>
            </w:tcBorders>
          </w:tcPr>
          <w:p w14:paraId="07835B37" w14:textId="6966DD13"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0A2DEA2D" w14:textId="753B4E9A"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1E7D7F24" w14:textId="3646FC47"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4F8343CC" w14:textId="5C490BBB"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79CCBA07" w14:textId="763F97B8"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1318CBC2" w14:textId="5B79EDB9"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BF5363" w:rsidRPr="0065153E" w14:paraId="1ED48A8B" w14:textId="77777777" w:rsidTr="00374E80">
        <w:trPr>
          <w:trHeight w:val="216"/>
        </w:trPr>
        <w:tc>
          <w:tcPr>
            <w:tcW w:w="1500" w:type="pct"/>
            <w:tcBorders>
              <w:top w:val="single" w:sz="12" w:space="0" w:color="auto"/>
            </w:tcBorders>
          </w:tcPr>
          <w:p w14:paraId="50820965" w14:textId="0AAAF129"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1C60634" w14:textId="5CCA9BF3"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27AF5577" w14:textId="5893E23E"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0C6E6DAE" w14:textId="34A529A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03726F93" w14:textId="6934111D"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582F1931" w14:textId="6CF3DA6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1B6D0507" w14:textId="1B54A1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77</w:t>
            </w:r>
          </w:p>
        </w:tc>
      </w:tr>
      <w:tr w:rsidR="00BF5363" w:rsidRPr="0065153E" w14:paraId="72E66AE9" w14:textId="77777777" w:rsidTr="00BF5363">
        <w:trPr>
          <w:trHeight w:val="216"/>
        </w:trPr>
        <w:tc>
          <w:tcPr>
            <w:tcW w:w="1500" w:type="pct"/>
            <w:tcBorders>
              <w:bottom w:val="single" w:sz="4" w:space="0" w:color="auto"/>
            </w:tcBorders>
          </w:tcPr>
          <w:p w14:paraId="5AD3BF40" w14:textId="0DA1D71C"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62C98307" w14:textId="63CD9DE7"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85CE267" w14:textId="1534B349"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6E664F53" w14:textId="49F644DC"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65FE0F0C" w14:textId="0DC3D9D1"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E942EC7" w14:textId="6ECF0EC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49FB1D6D" w14:textId="0F6C42C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9</w:t>
            </w:r>
          </w:p>
        </w:tc>
      </w:tr>
      <w:tr w:rsidR="00BF5363" w:rsidRPr="0065153E" w14:paraId="3A9CF378" w14:textId="77777777" w:rsidTr="00BF5363">
        <w:trPr>
          <w:trHeight w:val="216"/>
        </w:trPr>
        <w:tc>
          <w:tcPr>
            <w:tcW w:w="1500" w:type="pct"/>
            <w:tcBorders>
              <w:top w:val="single" w:sz="4" w:space="0" w:color="auto"/>
            </w:tcBorders>
          </w:tcPr>
          <w:p w14:paraId="0CA05CD1" w14:textId="01BA1CAE"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1334FF06" w14:textId="622FA4F2"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F156E40" w14:textId="11D5FB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74339385" w14:textId="583AC44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9AF4255" w14:textId="6189E6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5390C22B" w14:textId="025650B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0C01E50E" w14:textId="1D50072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r>
      <w:tr w:rsidR="00BF5363" w:rsidRPr="0065153E" w14:paraId="2B49918F" w14:textId="77777777" w:rsidTr="009F0C52">
        <w:trPr>
          <w:trHeight w:val="342"/>
        </w:trPr>
        <w:tc>
          <w:tcPr>
            <w:tcW w:w="1500" w:type="pct"/>
          </w:tcPr>
          <w:p w14:paraId="323514A4" w14:textId="28B48626"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6D5D8027" w14:textId="286D8D8F" w:rsidR="00A4330C" w:rsidRPr="009F0C52" w:rsidRDefault="00A4330C" w:rsidP="00A4330C">
            <w:pPr>
              <w:jc w:val="center"/>
              <w:rPr>
                <w:rFonts w:ascii="Times New Roman" w:hAnsi="Times New Roman" w:cs="Times New Roman"/>
                <w:sz w:val="24"/>
                <w:szCs w:val="24"/>
              </w:rPr>
            </w:pPr>
            <w:r w:rsidRPr="009F0C52">
              <w:rPr>
                <w:rFonts w:ascii="Times New Roman" w:hAnsi="Times New Roman" w:cs="Times New Roman"/>
                <w:sz w:val="24"/>
                <w:szCs w:val="24"/>
              </w:rPr>
              <w:t>0.6</w:t>
            </w:r>
            <w:r w:rsidR="009F0C52" w:rsidRPr="009F0C52">
              <w:rPr>
                <w:rFonts w:ascii="Times New Roman" w:hAnsi="Times New Roman" w:cs="Times New Roman"/>
                <w:sz w:val="24"/>
                <w:szCs w:val="24"/>
              </w:rPr>
              <w:t>79</w:t>
            </w:r>
          </w:p>
        </w:tc>
        <w:tc>
          <w:tcPr>
            <w:tcW w:w="583" w:type="pct"/>
          </w:tcPr>
          <w:p w14:paraId="3965AD72" w14:textId="5E27C281"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0CBBCE67" w14:textId="17D71701" w:rsidR="00A4330C" w:rsidRPr="0065153E" w:rsidRDefault="00A4330C" w:rsidP="00A4330C">
            <w:pPr>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1BE9ECAF" w14:textId="0D4F54B4"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7829AFF1" w14:textId="5798825F"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7359EF2B" w14:textId="2226E1EE"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BF5363" w:rsidRPr="0065153E" w14:paraId="1B8E9B0D" w14:textId="77777777" w:rsidTr="009F0C52">
        <w:trPr>
          <w:trHeight w:val="216"/>
        </w:trPr>
        <w:tc>
          <w:tcPr>
            <w:tcW w:w="1500" w:type="pct"/>
            <w:tcBorders>
              <w:bottom w:val="single" w:sz="4" w:space="0" w:color="auto"/>
            </w:tcBorders>
          </w:tcPr>
          <w:p w14:paraId="4061E0C8" w14:textId="308B3287"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20E79D8A" w14:textId="7C1A8537" w:rsidR="00A4330C" w:rsidRPr="009F0C52" w:rsidRDefault="009F0C52" w:rsidP="00A4330C">
            <w:pPr>
              <w:jc w:val="center"/>
              <w:rPr>
                <w:rFonts w:ascii="Times New Roman" w:hAnsi="Times New Roman" w:cs="Times New Roman"/>
                <w:sz w:val="24"/>
                <w:szCs w:val="24"/>
              </w:rPr>
            </w:pPr>
            <w:r w:rsidRPr="009F0C52">
              <w:rPr>
                <w:rFonts w:ascii="Times New Roman" w:hAnsi="Times New Roman" w:cs="Times New Roman"/>
                <w:sz w:val="24"/>
                <w:szCs w:val="24"/>
              </w:rPr>
              <w:t>6</w:t>
            </w:r>
            <w:r w:rsidR="00A4330C" w:rsidRPr="009F0C52">
              <w:rPr>
                <w:rFonts w:ascii="Times New Roman" w:hAnsi="Times New Roman" w:cs="Times New Roman"/>
                <w:sz w:val="24"/>
                <w:szCs w:val="24"/>
              </w:rPr>
              <w:t>,000</w:t>
            </w:r>
          </w:p>
        </w:tc>
        <w:tc>
          <w:tcPr>
            <w:tcW w:w="583" w:type="pct"/>
            <w:tcBorders>
              <w:bottom w:val="single" w:sz="4" w:space="0" w:color="auto"/>
            </w:tcBorders>
          </w:tcPr>
          <w:p w14:paraId="05F93D97" w14:textId="2BA0C995"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5</w:t>
            </w:r>
            <w:r w:rsidR="006248BD">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45BC70AB" w14:textId="49F07D00" w:rsidR="00A4330C" w:rsidRPr="0065153E" w:rsidRDefault="00A4330C" w:rsidP="00A4330C">
            <w:pPr>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693B2D68" w14:textId="379AF4A6"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18</w:t>
            </w:r>
            <w:r w:rsidR="006248BD">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1E49CE18" w14:textId="4EA85A66"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15</w:t>
            </w:r>
            <w:r w:rsidR="006248BD">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5295A6BB" w14:textId="7BD7B21A"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BF5363" w:rsidRPr="0065153E" w14:paraId="1B053EE3" w14:textId="77777777" w:rsidTr="00EC7C72">
        <w:trPr>
          <w:trHeight w:val="216"/>
        </w:trPr>
        <w:tc>
          <w:tcPr>
            <w:tcW w:w="1500" w:type="pct"/>
            <w:tcBorders>
              <w:top w:val="single" w:sz="4" w:space="0" w:color="auto"/>
            </w:tcBorders>
          </w:tcPr>
          <w:p w14:paraId="48DF02FC" w14:textId="1AA885CF"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655632D9" w14:textId="4E93A15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2E825F68" w14:textId="56629A4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5A92D4CC" w14:textId="05D2D01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DFA82E8" w14:textId="4F0DA402"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1E7CCE3B" w14:textId="00631FD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6F3B86A5" w14:textId="4A8934C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7C4A2472" w14:textId="77777777" w:rsidTr="00EC7C72">
        <w:trPr>
          <w:trHeight w:val="216"/>
        </w:trPr>
        <w:tc>
          <w:tcPr>
            <w:tcW w:w="1500" w:type="pct"/>
          </w:tcPr>
          <w:p w14:paraId="334A4F1A" w14:textId="00668FE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lastRenderedPageBreak/>
              <w:t>Elevation</w:t>
            </w:r>
          </w:p>
        </w:tc>
        <w:tc>
          <w:tcPr>
            <w:tcW w:w="583" w:type="pct"/>
          </w:tcPr>
          <w:p w14:paraId="39243509" w14:textId="10A0D24F"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44C95A9B" w14:textId="4C147B4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7BA5D50E" w14:textId="038599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3EB77BE" w14:textId="5959CF7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1B5D7F07" w14:textId="75C999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4272320B" w14:textId="0CBA0BBD"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1A043862" w14:textId="77777777" w:rsidTr="00EC7C72">
        <w:trPr>
          <w:trHeight w:val="216"/>
        </w:trPr>
        <w:tc>
          <w:tcPr>
            <w:tcW w:w="1500" w:type="pct"/>
            <w:tcBorders>
              <w:bottom w:val="single" w:sz="4" w:space="0" w:color="auto"/>
            </w:tcBorders>
          </w:tcPr>
          <w:p w14:paraId="6674CD22" w14:textId="786254B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2CEA3866" w14:textId="04B0DC6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29EE7622" w14:textId="1BC982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C36B597" w14:textId="374DAFB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9E14763" w14:textId="65791A4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727C5929" w14:textId="5201840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5C6D55C8" w14:textId="7010F92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w:t>
            </w:r>
          </w:p>
        </w:tc>
      </w:tr>
      <w:tr w:rsidR="00BF5363" w:rsidRPr="0065153E" w14:paraId="6B8A52D3" w14:textId="77777777" w:rsidTr="00EC7C72">
        <w:trPr>
          <w:trHeight w:val="216"/>
        </w:trPr>
        <w:tc>
          <w:tcPr>
            <w:tcW w:w="1500" w:type="pct"/>
            <w:tcBorders>
              <w:top w:val="single" w:sz="4" w:space="0" w:color="auto"/>
            </w:tcBorders>
          </w:tcPr>
          <w:p w14:paraId="59FAAC66" w14:textId="18FD4F4E"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17304632" w14:textId="1004C5C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0B49C6D" w14:textId="1EC60F7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2BE1AD22" w14:textId="545A7F5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BBBB94A" w14:textId="71F17D3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BBFF2E2" w14:textId="1F32F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17F31947" w14:textId="5860FE8B"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3D93F33F" w14:textId="77777777" w:rsidTr="00EC7C72">
        <w:trPr>
          <w:trHeight w:val="216"/>
        </w:trPr>
        <w:tc>
          <w:tcPr>
            <w:tcW w:w="1500" w:type="pct"/>
          </w:tcPr>
          <w:p w14:paraId="08C9044D" w14:textId="6B5B9D1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05898EE8" w14:textId="2224DD2E"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2B6A743" w14:textId="34010D7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43B7A6A" w14:textId="3A5ABC1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D4113C" w14:textId="585D910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4AA5E8FD" w14:textId="011283B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4B8E633" w14:textId="1C11ECC5"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1B4F911E" w14:textId="77777777" w:rsidTr="00EC7C72">
        <w:trPr>
          <w:trHeight w:val="216"/>
        </w:trPr>
        <w:tc>
          <w:tcPr>
            <w:tcW w:w="1500" w:type="pct"/>
          </w:tcPr>
          <w:p w14:paraId="3721AB5F" w14:textId="5B2EA9EB"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5F86E18B" w14:textId="7B45FEC8"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1B8386D" w14:textId="365DC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3596A11" w14:textId="45EEE2E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46D80F" w14:textId="1890AE1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0DB6EAC" w14:textId="3E52959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11A0287E" w14:textId="76B505F9"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3E1DE141" w14:textId="77777777" w:rsidTr="00EC7C72">
        <w:trPr>
          <w:trHeight w:val="216"/>
        </w:trPr>
        <w:tc>
          <w:tcPr>
            <w:tcW w:w="1500" w:type="pct"/>
            <w:tcBorders>
              <w:bottom w:val="single" w:sz="4" w:space="0" w:color="auto"/>
            </w:tcBorders>
          </w:tcPr>
          <w:p w14:paraId="21B423AE" w14:textId="54C1E8C2"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DDC697E" w14:textId="474C2D0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6C984E2" w14:textId="3A4948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4BFB8E32" w14:textId="2ED47B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0C8AE192" w14:textId="0173F40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46FC4381" w14:textId="01415A2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322BA7F6" w14:textId="19B31B71"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70AC00" w14:textId="77777777" w:rsidTr="00EC7C72">
        <w:trPr>
          <w:trHeight w:val="216"/>
        </w:trPr>
        <w:tc>
          <w:tcPr>
            <w:tcW w:w="1500" w:type="pct"/>
            <w:tcBorders>
              <w:top w:val="single" w:sz="4" w:space="0" w:color="auto"/>
            </w:tcBorders>
          </w:tcPr>
          <w:p w14:paraId="1DF288AD" w14:textId="35C2E2F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025646DE" w14:textId="50682E7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7C720672" w14:textId="28257A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D6E4D0F" w14:textId="3C279EE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B8F05DA" w14:textId="5864E5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8E04806" w14:textId="432BA9F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7DC46562" w14:textId="07308CCE"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0D20904" w14:textId="77777777" w:rsidTr="00374E80">
        <w:trPr>
          <w:trHeight w:val="216"/>
        </w:trPr>
        <w:tc>
          <w:tcPr>
            <w:tcW w:w="1500" w:type="pct"/>
          </w:tcPr>
          <w:p w14:paraId="1F7A1371" w14:textId="71DCCFC0"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0D4D9ED5" w14:textId="47CAC180"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94889C1" w14:textId="408F8D6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ED97153" w14:textId="288C4B5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6DD708A" w14:textId="31C100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083353D9" w14:textId="7D24138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747733B4" w14:textId="6C966AA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BD771D" w14:textId="77777777" w:rsidTr="00374E80">
        <w:trPr>
          <w:trHeight w:val="216"/>
        </w:trPr>
        <w:tc>
          <w:tcPr>
            <w:tcW w:w="1500" w:type="pct"/>
            <w:tcBorders>
              <w:bottom w:val="single" w:sz="12" w:space="0" w:color="auto"/>
            </w:tcBorders>
          </w:tcPr>
          <w:p w14:paraId="2333811E" w14:textId="0CA7C78F" w:rsidR="00A4330C" w:rsidRDefault="00A4330C" w:rsidP="00A4330C">
            <w:pPr>
              <w:rPr>
                <w:rFonts w:ascii="Times New Roman" w:hAnsi="Times New Roman" w:cs="Times New Roman"/>
                <w:sz w:val="24"/>
                <w:szCs w:val="24"/>
              </w:rPr>
            </w:pPr>
            <w:r>
              <w:rPr>
                <w:rFonts w:ascii="Times New Roman" w:hAnsi="Times New Roman" w:cs="Times New Roman"/>
                <w:sz w:val="24"/>
                <w:szCs w:val="24"/>
              </w:rPr>
              <w:t>Developed</w:t>
            </w:r>
            <w:r w:rsidR="001D7298">
              <w:rPr>
                <w:rFonts w:ascii="Times New Roman" w:hAnsi="Times New Roman" w:cs="Times New Roman"/>
                <w:sz w:val="24"/>
                <w:szCs w:val="24"/>
              </w:rPr>
              <w:t xml:space="preserve"> land</w:t>
            </w:r>
          </w:p>
        </w:tc>
        <w:tc>
          <w:tcPr>
            <w:tcW w:w="583" w:type="pct"/>
            <w:tcBorders>
              <w:bottom w:val="single" w:sz="12" w:space="0" w:color="auto"/>
            </w:tcBorders>
          </w:tcPr>
          <w:p w14:paraId="3A5463E8" w14:textId="486E2F8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09ED25EE" w14:textId="34281C1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69D4E09E" w14:textId="29330BD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26BA0057" w14:textId="542BC6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8ABD582" w14:textId="6C0D89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189A5BB9" w14:textId="6185EB12"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bl>
    <w:p w14:paraId="4429F24C" w14:textId="77777777" w:rsidR="00283EAA" w:rsidRPr="0065153E" w:rsidRDefault="00283EAA" w:rsidP="00AA4E21">
      <w:pPr>
        <w:spacing w:after="0" w:line="240" w:lineRule="auto"/>
        <w:rPr>
          <w:rFonts w:ascii="Times New Roman" w:hAnsi="Times New Roman" w:cs="Times New Roman"/>
          <w:sz w:val="24"/>
          <w:szCs w:val="24"/>
        </w:rPr>
      </w:pPr>
    </w:p>
    <w:p w14:paraId="212012CD" w14:textId="2C20FBE3" w:rsidR="00687E1F" w:rsidRDefault="00687E1F" w:rsidP="00AA4E21">
      <w:pPr>
        <w:spacing w:after="0" w:line="240" w:lineRule="auto"/>
        <w:rPr>
          <w:rFonts w:ascii="Times New Roman" w:hAnsi="Times New Roman" w:cs="Times New Roman"/>
          <w:sz w:val="24"/>
          <w:szCs w:val="24"/>
          <w:highlight w:val="yellow"/>
        </w:rPr>
      </w:pPr>
    </w:p>
    <w:p w14:paraId="346C9954" w14:textId="4D0FD372" w:rsidR="002F13A5" w:rsidRDefault="002F13A5" w:rsidP="002F13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4</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799633B1" w14:textId="124A0DA8" w:rsidR="00F25497" w:rsidRDefault="00F25497" w:rsidP="002F13A5">
      <w:pPr>
        <w:spacing w:after="0" w:line="240" w:lineRule="auto"/>
        <w:rPr>
          <w:rFonts w:ascii="Times New Roman" w:hAnsi="Times New Roman" w:cs="Times New Roman"/>
          <w:sz w:val="24"/>
          <w:szCs w:val="24"/>
        </w:rPr>
      </w:pP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646CC3" w:rsidRPr="0065153E" w14:paraId="65F7539D" w14:textId="77777777" w:rsidTr="00646CC3">
        <w:trPr>
          <w:trHeight w:val="216"/>
        </w:trPr>
        <w:tc>
          <w:tcPr>
            <w:tcW w:w="1961" w:type="pct"/>
            <w:tcBorders>
              <w:top w:val="single" w:sz="12" w:space="0" w:color="auto"/>
              <w:bottom w:val="single" w:sz="12" w:space="0" w:color="auto"/>
            </w:tcBorders>
          </w:tcPr>
          <w:p w14:paraId="52C017CF" w14:textId="77777777" w:rsidR="00646CC3" w:rsidRPr="0065153E" w:rsidRDefault="00646CC3" w:rsidP="00646CC3">
            <w:pPr>
              <w:rPr>
                <w:rFonts w:ascii="Times New Roman" w:hAnsi="Times New Roman" w:cs="Times New Roman"/>
                <w:sz w:val="24"/>
                <w:szCs w:val="24"/>
              </w:rPr>
            </w:pPr>
          </w:p>
        </w:tc>
        <w:tc>
          <w:tcPr>
            <w:tcW w:w="760" w:type="pct"/>
            <w:tcBorders>
              <w:top w:val="single" w:sz="12" w:space="0" w:color="auto"/>
              <w:bottom w:val="single" w:sz="12" w:space="0" w:color="auto"/>
            </w:tcBorders>
          </w:tcPr>
          <w:p w14:paraId="5B54534E" w14:textId="08CCE985"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764D3869" w14:textId="0B54374C"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33F08E9D" w14:textId="30598B99"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2E9BED23" w14:textId="58D5FC0E"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646CC3" w:rsidRPr="0065153E" w14:paraId="3256E181" w14:textId="77777777" w:rsidTr="00646CC3">
        <w:trPr>
          <w:trHeight w:val="216"/>
        </w:trPr>
        <w:tc>
          <w:tcPr>
            <w:tcW w:w="1961" w:type="pct"/>
            <w:tcBorders>
              <w:top w:val="single" w:sz="12" w:space="0" w:color="auto"/>
            </w:tcBorders>
          </w:tcPr>
          <w:p w14:paraId="5C4F9D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7A88A1EE" w14:textId="382744EB"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6215B290" w14:textId="38DA0725"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7FF4BDD9" w14:textId="0B79FE19"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6B243573" w14:textId="551BB07C"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646CC3" w:rsidRPr="0065153E" w14:paraId="5C73468C" w14:textId="77777777" w:rsidTr="00646CC3">
        <w:trPr>
          <w:trHeight w:val="216"/>
        </w:trPr>
        <w:tc>
          <w:tcPr>
            <w:tcW w:w="1961" w:type="pct"/>
            <w:tcBorders>
              <w:bottom w:val="single" w:sz="4" w:space="0" w:color="auto"/>
            </w:tcBorders>
          </w:tcPr>
          <w:p w14:paraId="4A15D6D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689AF1D9" w14:textId="558BCEA6"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69D3F0E5" w14:textId="1F50FA8C"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093C5DC0" w14:textId="757021F7"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BE54811" w14:textId="594AD877"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646CC3" w:rsidRPr="0065153E" w14:paraId="5159B453" w14:textId="77777777" w:rsidTr="00646CC3">
        <w:trPr>
          <w:trHeight w:val="216"/>
        </w:trPr>
        <w:tc>
          <w:tcPr>
            <w:tcW w:w="1961" w:type="pct"/>
            <w:tcBorders>
              <w:top w:val="single" w:sz="4" w:space="0" w:color="auto"/>
            </w:tcBorders>
          </w:tcPr>
          <w:p w14:paraId="4D6654FB"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0CE7831D" w14:textId="6F83A9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207116CC" w14:textId="00A89A1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3F8DD292" w14:textId="02CD7E4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3ED40DDF" w14:textId="37A340B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r>
      <w:tr w:rsidR="00646CC3" w:rsidRPr="0065153E" w14:paraId="3348CEC2" w14:textId="77777777" w:rsidTr="00646CC3">
        <w:trPr>
          <w:trHeight w:val="216"/>
        </w:trPr>
        <w:tc>
          <w:tcPr>
            <w:tcW w:w="1961" w:type="pct"/>
          </w:tcPr>
          <w:p w14:paraId="7967C5AA"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474C563" w14:textId="291D607F"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4901990F" w14:textId="5F2D086D"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7B4D161" w14:textId="2D8456C5"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0ED13974" w14:textId="700C6A1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616</w:t>
            </w:r>
          </w:p>
        </w:tc>
      </w:tr>
      <w:tr w:rsidR="00646CC3" w:rsidRPr="0065153E" w14:paraId="3032346D" w14:textId="77777777" w:rsidTr="00646CC3">
        <w:trPr>
          <w:trHeight w:val="216"/>
        </w:trPr>
        <w:tc>
          <w:tcPr>
            <w:tcW w:w="1961" w:type="pct"/>
            <w:tcBorders>
              <w:bottom w:val="single" w:sz="4" w:space="0" w:color="auto"/>
            </w:tcBorders>
          </w:tcPr>
          <w:p w14:paraId="0B30A998"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02A6F5BE" w14:textId="1DBC2130"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sidR="0079426B">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55F2EDDF" w14:textId="5DA918C9"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5A53EC45" w14:textId="5551E642"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3</w:t>
            </w:r>
            <w:r w:rsidR="0079426B">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609BEA0E" w14:textId="3F8999D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18,000</w:t>
            </w:r>
          </w:p>
        </w:tc>
      </w:tr>
      <w:tr w:rsidR="00646CC3" w:rsidRPr="0065153E" w14:paraId="34245E66" w14:textId="77777777" w:rsidTr="00646CC3">
        <w:trPr>
          <w:trHeight w:val="216"/>
        </w:trPr>
        <w:tc>
          <w:tcPr>
            <w:tcW w:w="1961" w:type="pct"/>
            <w:tcBorders>
              <w:top w:val="single" w:sz="4" w:space="0" w:color="auto"/>
            </w:tcBorders>
          </w:tcPr>
          <w:p w14:paraId="1112181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37274999" w14:textId="48B5EA2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189DD35" w14:textId="3B28BE7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C82896F" w14:textId="639C62D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DF45F6" w14:textId="59BA22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EE7969D" w14:textId="77777777" w:rsidTr="00646CC3">
        <w:trPr>
          <w:trHeight w:val="216"/>
        </w:trPr>
        <w:tc>
          <w:tcPr>
            <w:tcW w:w="1961" w:type="pct"/>
          </w:tcPr>
          <w:p w14:paraId="72463F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0DB6CDA6" w14:textId="05E4881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1345E71" w14:textId="2520E20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324D76AC" w14:textId="20F7E5B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60CE76AE" w14:textId="54D920F5"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68990DC8" w14:textId="77777777" w:rsidTr="00646CC3">
        <w:trPr>
          <w:trHeight w:val="216"/>
        </w:trPr>
        <w:tc>
          <w:tcPr>
            <w:tcW w:w="1961" w:type="pct"/>
            <w:tcBorders>
              <w:bottom w:val="single" w:sz="4" w:space="0" w:color="auto"/>
            </w:tcBorders>
          </w:tcPr>
          <w:p w14:paraId="5589E5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3A4F11A3" w14:textId="2B460E2F"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02B3AEAC" w14:textId="798D1DB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16BE186E" w14:textId="31180C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15BBF228" w14:textId="4AFE755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r>
      <w:tr w:rsidR="00646CC3" w:rsidRPr="0065153E" w14:paraId="42FDC2E8" w14:textId="77777777" w:rsidTr="00646CC3">
        <w:trPr>
          <w:trHeight w:val="216"/>
        </w:trPr>
        <w:tc>
          <w:tcPr>
            <w:tcW w:w="1961" w:type="pct"/>
            <w:tcBorders>
              <w:top w:val="single" w:sz="4" w:space="0" w:color="auto"/>
            </w:tcBorders>
          </w:tcPr>
          <w:p w14:paraId="52B29EE7"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559FDBF3" w14:textId="399AF88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5F34A51" w14:textId="35B994C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34875199" w14:textId="4240AB2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46522EF4" w14:textId="3070BF5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1FE33ACD" w14:textId="77777777" w:rsidTr="00646CC3">
        <w:trPr>
          <w:trHeight w:val="216"/>
        </w:trPr>
        <w:tc>
          <w:tcPr>
            <w:tcW w:w="1961" w:type="pct"/>
          </w:tcPr>
          <w:p w14:paraId="1C2B24E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6FF07B30" w14:textId="093CB8D2"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B0946B9" w14:textId="2B8E539E"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637EE2" w14:textId="2176F10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F07551A" w14:textId="46EC654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7A37FE67" w14:textId="77777777" w:rsidTr="00646CC3">
        <w:trPr>
          <w:trHeight w:val="216"/>
        </w:trPr>
        <w:tc>
          <w:tcPr>
            <w:tcW w:w="1961" w:type="pct"/>
          </w:tcPr>
          <w:p w14:paraId="6B539759"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460C554" w14:textId="798B1419"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E9EF823" w14:textId="0E2A916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3A8E9DF5" w14:textId="5DEB155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0C4E8E9B" w14:textId="7F19137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C163222" w14:textId="77777777" w:rsidTr="00646CC3">
        <w:trPr>
          <w:trHeight w:val="216"/>
        </w:trPr>
        <w:tc>
          <w:tcPr>
            <w:tcW w:w="1961" w:type="pct"/>
            <w:tcBorders>
              <w:bottom w:val="single" w:sz="4" w:space="0" w:color="auto"/>
            </w:tcBorders>
          </w:tcPr>
          <w:p w14:paraId="51279E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31A10891" w14:textId="678EEBA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0BCF5B92" w14:textId="12187DA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4F38B8D" w14:textId="53A2136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5E3D6FCC" w14:textId="4DCAF37F" w:rsidR="00646CC3" w:rsidRPr="0065153E" w:rsidRDefault="00F832EF"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FE5B6FB" w14:textId="77777777" w:rsidTr="00646CC3">
        <w:trPr>
          <w:trHeight w:val="216"/>
        </w:trPr>
        <w:tc>
          <w:tcPr>
            <w:tcW w:w="1961" w:type="pct"/>
            <w:tcBorders>
              <w:top w:val="single" w:sz="4" w:space="0" w:color="auto"/>
            </w:tcBorders>
          </w:tcPr>
          <w:p w14:paraId="0A8E243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68538467" w14:textId="70F461E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85B3F7F" w14:textId="509823D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A429640" w14:textId="2CF89A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678B0E2F" w14:textId="0191BBE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58EFEB5A" w14:textId="77777777" w:rsidTr="00646CC3">
        <w:trPr>
          <w:trHeight w:val="216"/>
        </w:trPr>
        <w:tc>
          <w:tcPr>
            <w:tcW w:w="1961" w:type="pct"/>
          </w:tcPr>
          <w:p w14:paraId="6AA98403"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386A39EC" w14:textId="6A5DBAA1"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14B85DC" w14:textId="77A4ACB9"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30B6B1" w14:textId="3F9FD21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42DD69D6" w14:textId="6AE0CE7A" w:rsidR="00646CC3" w:rsidRPr="0065153E" w:rsidRDefault="00F832EF"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B83527F" w14:textId="77777777" w:rsidTr="00646CC3">
        <w:trPr>
          <w:trHeight w:val="216"/>
        </w:trPr>
        <w:tc>
          <w:tcPr>
            <w:tcW w:w="1961" w:type="pct"/>
            <w:tcBorders>
              <w:bottom w:val="single" w:sz="12" w:space="0" w:color="auto"/>
            </w:tcBorders>
          </w:tcPr>
          <w:p w14:paraId="0724C92B" w14:textId="54C86896" w:rsidR="00646CC3" w:rsidRDefault="00646CC3" w:rsidP="00646CC3">
            <w:pPr>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5F4FF779" w14:textId="28CDA44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396837F8" w14:textId="0383347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3BCE467" w14:textId="795B2A0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50930D39" w14:textId="4B57E4AC"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bl>
    <w:p w14:paraId="3DFA9F5A" w14:textId="77777777" w:rsidR="00F25497" w:rsidRDefault="00F25497" w:rsidP="002F13A5">
      <w:pPr>
        <w:spacing w:after="0" w:line="240" w:lineRule="auto"/>
        <w:rPr>
          <w:rFonts w:ascii="Times New Roman" w:hAnsi="Times New Roman" w:cs="Times New Roman"/>
          <w:sz w:val="24"/>
          <w:szCs w:val="24"/>
        </w:rPr>
      </w:pPr>
    </w:p>
    <w:p w14:paraId="0D450F6E" w14:textId="77777777" w:rsidR="00687E1F" w:rsidRDefault="00687E1F" w:rsidP="00AA4E21">
      <w:pPr>
        <w:spacing w:after="0" w:line="240" w:lineRule="auto"/>
        <w:rPr>
          <w:rFonts w:ascii="Times New Roman" w:hAnsi="Times New Roman" w:cs="Times New Roman"/>
          <w:sz w:val="24"/>
          <w:szCs w:val="24"/>
          <w:highlight w:val="yellow"/>
        </w:rPr>
      </w:pPr>
    </w:p>
    <w:p w14:paraId="3C86BB3D" w14:textId="03453D05" w:rsidR="002F13A5" w:rsidRDefault="002F13A5"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5</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65A2AB41" w14:textId="2C90C0F2" w:rsidR="007A052C" w:rsidRDefault="007A052C" w:rsidP="00AA4E21">
      <w:pPr>
        <w:spacing w:after="0" w:line="240" w:lineRule="auto"/>
        <w:rPr>
          <w:rFonts w:ascii="Times New Roman" w:hAnsi="Times New Roman" w:cs="Times New Roman"/>
          <w:sz w:val="24"/>
          <w:szCs w:val="24"/>
        </w:rPr>
      </w:pP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DC1305" w:rsidRPr="0065153E" w14:paraId="699287C3" w14:textId="77777777" w:rsidTr="00DC1305">
        <w:trPr>
          <w:trHeight w:val="216"/>
        </w:trPr>
        <w:tc>
          <w:tcPr>
            <w:tcW w:w="1571" w:type="pct"/>
            <w:tcBorders>
              <w:top w:val="single" w:sz="12" w:space="0" w:color="auto"/>
              <w:bottom w:val="single" w:sz="12" w:space="0" w:color="auto"/>
            </w:tcBorders>
          </w:tcPr>
          <w:p w14:paraId="5D355AA5" w14:textId="77777777" w:rsidR="00DC1305" w:rsidRPr="0065153E" w:rsidRDefault="00DC1305" w:rsidP="00DC1305">
            <w:pPr>
              <w:rPr>
                <w:rFonts w:ascii="Times New Roman" w:hAnsi="Times New Roman" w:cs="Times New Roman"/>
                <w:sz w:val="24"/>
                <w:szCs w:val="24"/>
              </w:rPr>
            </w:pPr>
          </w:p>
        </w:tc>
        <w:tc>
          <w:tcPr>
            <w:tcW w:w="725" w:type="pct"/>
            <w:tcBorders>
              <w:top w:val="single" w:sz="12" w:space="0" w:color="auto"/>
              <w:bottom w:val="single" w:sz="12" w:space="0" w:color="auto"/>
            </w:tcBorders>
          </w:tcPr>
          <w:p w14:paraId="62E34840" w14:textId="0B2DED5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457B70F" w14:textId="557D542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52AD0E11" w14:textId="3F16721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D20160E" w14:textId="50910052" w:rsidR="00DC1305" w:rsidRPr="00F44FBA" w:rsidRDefault="00DC1305" w:rsidP="00DC1305">
            <w:pPr>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04AF823C" w14:textId="2068BCC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DC1305" w:rsidRPr="0065153E" w14:paraId="02F0C906" w14:textId="77777777" w:rsidTr="00DC1305">
        <w:trPr>
          <w:trHeight w:val="216"/>
        </w:trPr>
        <w:tc>
          <w:tcPr>
            <w:tcW w:w="1571" w:type="pct"/>
            <w:tcBorders>
              <w:top w:val="single" w:sz="12" w:space="0" w:color="auto"/>
            </w:tcBorders>
          </w:tcPr>
          <w:p w14:paraId="356F397A"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06FCDDE8" w14:textId="3C358D5E"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2DD9C5EE" w14:textId="73F3B697"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96C86B3" w14:textId="5B24DE1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754EE87D" w14:textId="65C61FE1"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57D2D62" w14:textId="02FB1485"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DC1305" w:rsidRPr="0065153E" w14:paraId="14362A1D" w14:textId="77777777" w:rsidTr="00DC1305">
        <w:trPr>
          <w:trHeight w:val="216"/>
        </w:trPr>
        <w:tc>
          <w:tcPr>
            <w:tcW w:w="1571" w:type="pct"/>
            <w:tcBorders>
              <w:bottom w:val="single" w:sz="4" w:space="0" w:color="auto"/>
            </w:tcBorders>
          </w:tcPr>
          <w:p w14:paraId="6A5CAFB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0CEC739" w14:textId="71BA826C"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17BD8CDB" w14:textId="4618B40E"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2D3F916E" w14:textId="3068CF21"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1BC9D368" w14:textId="7CC1EF9F"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91F3790" w14:textId="6F39E9C3"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DC1305" w:rsidRPr="0065153E" w14:paraId="6AFAB607" w14:textId="77777777" w:rsidTr="00DC1305">
        <w:trPr>
          <w:trHeight w:val="216"/>
        </w:trPr>
        <w:tc>
          <w:tcPr>
            <w:tcW w:w="1571" w:type="pct"/>
            <w:tcBorders>
              <w:top w:val="single" w:sz="4" w:space="0" w:color="auto"/>
            </w:tcBorders>
          </w:tcPr>
          <w:p w14:paraId="7CFA6071"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2C52BAF3" w14:textId="182980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CDAC554" w14:textId="6F15AD7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341E5D3" w14:textId="3FDEF65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666B25E8" w14:textId="3712B4C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3DB46C95" w14:textId="28BFF0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spatial</w:t>
            </w:r>
          </w:p>
        </w:tc>
      </w:tr>
      <w:tr w:rsidR="00DC1305" w:rsidRPr="0065153E" w14:paraId="4F069E3A" w14:textId="77777777" w:rsidTr="00DC1305">
        <w:trPr>
          <w:trHeight w:val="216"/>
        </w:trPr>
        <w:tc>
          <w:tcPr>
            <w:tcW w:w="1571" w:type="pct"/>
          </w:tcPr>
          <w:p w14:paraId="2F262D85"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66AD0E45" w14:textId="5DCE62E7"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8096DCC" w14:textId="2C8DB918"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161E3EEB" w14:textId="679E0B4D"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D6DDC7C" w14:textId="63AD0BAE"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0EAF775F" w14:textId="379A16EA"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DC1305" w:rsidRPr="0065153E" w14:paraId="69072011" w14:textId="77777777" w:rsidTr="00DC1305">
        <w:trPr>
          <w:trHeight w:val="216"/>
        </w:trPr>
        <w:tc>
          <w:tcPr>
            <w:tcW w:w="1571" w:type="pct"/>
            <w:tcBorders>
              <w:bottom w:val="single" w:sz="4" w:space="0" w:color="auto"/>
            </w:tcBorders>
          </w:tcPr>
          <w:p w14:paraId="4BF10524"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785F0965" w14:textId="4BE798C4"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3</w:t>
            </w:r>
            <w:r w:rsidR="0079426B">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70F8674B" w14:textId="0EDC85E0"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3</w:t>
            </w:r>
            <w:r w:rsidR="0079426B">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0B436D1A" w14:textId="3D08A0B7"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w:t>
            </w:r>
            <w:r w:rsidR="0079426B">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098D544C" w14:textId="00A5FB90"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4DD7F336" w14:textId="0F0A6B1E"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6</w:t>
            </w:r>
            <w:r w:rsidR="0079426B">
              <w:rPr>
                <w:rFonts w:ascii="Times New Roman" w:hAnsi="Times New Roman" w:cs="Times New Roman"/>
                <w:sz w:val="24"/>
                <w:szCs w:val="24"/>
              </w:rPr>
              <w:t>,</w:t>
            </w:r>
            <w:r w:rsidRPr="00060331">
              <w:rPr>
                <w:rFonts w:ascii="Times New Roman" w:hAnsi="Times New Roman" w:cs="Times New Roman"/>
                <w:sz w:val="24"/>
                <w:szCs w:val="24"/>
              </w:rPr>
              <w:t>000</w:t>
            </w:r>
          </w:p>
        </w:tc>
      </w:tr>
      <w:tr w:rsidR="00DC1305" w:rsidRPr="0065153E" w14:paraId="3F0B8A35" w14:textId="77777777" w:rsidTr="00DC1305">
        <w:trPr>
          <w:trHeight w:val="216"/>
        </w:trPr>
        <w:tc>
          <w:tcPr>
            <w:tcW w:w="1571" w:type="pct"/>
            <w:tcBorders>
              <w:top w:val="single" w:sz="4" w:space="0" w:color="auto"/>
            </w:tcBorders>
          </w:tcPr>
          <w:p w14:paraId="51662A94"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577C5A03" w14:textId="7864BB9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89614A8" w14:textId="20CED7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BDFFD7F" w14:textId="50AA6ED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09B3E6FA" w14:textId="7AB0859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E2010D" w14:textId="0DE79E63"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58CFAA95" w14:textId="77777777" w:rsidTr="00DC1305">
        <w:trPr>
          <w:trHeight w:val="216"/>
        </w:trPr>
        <w:tc>
          <w:tcPr>
            <w:tcW w:w="1571" w:type="pct"/>
          </w:tcPr>
          <w:p w14:paraId="38C1FA4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04AB6CA2" w14:textId="0430083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3F73397A" w14:textId="579C7A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6A275AB" w14:textId="356A951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791C3BF3" w14:textId="61031B73"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7A013C1" w14:textId="55B0C25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3DA925FB" w14:textId="77777777" w:rsidTr="00DC1305">
        <w:trPr>
          <w:trHeight w:val="216"/>
        </w:trPr>
        <w:tc>
          <w:tcPr>
            <w:tcW w:w="1571" w:type="pct"/>
            <w:tcBorders>
              <w:bottom w:val="single" w:sz="4" w:space="0" w:color="auto"/>
            </w:tcBorders>
          </w:tcPr>
          <w:p w14:paraId="31CFF0B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11528D7A" w14:textId="1DE07DC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270A3180" w14:textId="6D6D89C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130CF348" w14:textId="54E606D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43323055" w14:textId="4F40E55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15A5DAAA" w14:textId="4B34C9E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r>
      <w:tr w:rsidR="00DC1305" w:rsidRPr="0065153E" w14:paraId="38605132" w14:textId="77777777" w:rsidTr="00DC1305">
        <w:trPr>
          <w:trHeight w:val="216"/>
        </w:trPr>
        <w:tc>
          <w:tcPr>
            <w:tcW w:w="1571" w:type="pct"/>
            <w:tcBorders>
              <w:top w:val="single" w:sz="4" w:space="0" w:color="auto"/>
            </w:tcBorders>
          </w:tcPr>
          <w:p w14:paraId="1D22E96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5F5FBD86" w14:textId="7E9FEE1B"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76F6999D" w14:textId="0629777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20C5E2B" w14:textId="17A1597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CC3D2B7" w14:textId="07AC11C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A5B9EB1" w14:textId="7774F40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3B6118C6" w14:textId="77777777" w:rsidTr="00DC1305">
        <w:trPr>
          <w:trHeight w:val="216"/>
        </w:trPr>
        <w:tc>
          <w:tcPr>
            <w:tcW w:w="1571" w:type="pct"/>
          </w:tcPr>
          <w:p w14:paraId="6217CEAB"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4660585A" w14:textId="4BDF4C3E"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92A538D" w14:textId="5F1FE8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6DC04924" w14:textId="23F32C7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26FA94" w14:textId="6F32D5D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4542A9BB" w14:textId="5F77AC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0CBC7FCA" w14:textId="77777777" w:rsidTr="00DC1305">
        <w:trPr>
          <w:trHeight w:val="216"/>
        </w:trPr>
        <w:tc>
          <w:tcPr>
            <w:tcW w:w="1571" w:type="pct"/>
          </w:tcPr>
          <w:p w14:paraId="1700255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7BA56A65" w14:textId="4047075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13EFA532" w14:textId="6E5763D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D149E0" w14:textId="42FE789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468789D9" w14:textId="0C4244B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12E506ED" w14:textId="2B67C1E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2FAD11D6" w14:textId="77777777" w:rsidTr="00DC1305">
        <w:trPr>
          <w:trHeight w:val="216"/>
        </w:trPr>
        <w:tc>
          <w:tcPr>
            <w:tcW w:w="1571" w:type="pct"/>
            <w:tcBorders>
              <w:bottom w:val="single" w:sz="4" w:space="0" w:color="auto"/>
            </w:tcBorders>
          </w:tcPr>
          <w:p w14:paraId="367F169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49361A6" w14:textId="0D8C202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6515E443" w14:textId="01ED82F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3B47F3F5" w14:textId="3765607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5DC3938D" w14:textId="6552EF8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2910043A" w14:textId="58C0211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B1555B1" w14:textId="77777777" w:rsidTr="00DC1305">
        <w:trPr>
          <w:trHeight w:val="216"/>
        </w:trPr>
        <w:tc>
          <w:tcPr>
            <w:tcW w:w="1571" w:type="pct"/>
            <w:tcBorders>
              <w:top w:val="single" w:sz="4" w:space="0" w:color="auto"/>
            </w:tcBorders>
          </w:tcPr>
          <w:p w14:paraId="1D9213F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0813A5D3" w14:textId="52EFE97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74CD35A3" w14:textId="3C2722D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D9BB4D7" w14:textId="4732C218"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346DA711" w14:textId="6553353F"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top w:val="single" w:sz="4" w:space="0" w:color="auto"/>
            </w:tcBorders>
          </w:tcPr>
          <w:p w14:paraId="0931AE91" w14:textId="33007A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05288448" w14:textId="77777777" w:rsidTr="00DC1305">
        <w:trPr>
          <w:trHeight w:val="216"/>
        </w:trPr>
        <w:tc>
          <w:tcPr>
            <w:tcW w:w="1571" w:type="pct"/>
          </w:tcPr>
          <w:p w14:paraId="0C85499C"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7065A522" w14:textId="6B2C565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067D03CA" w14:textId="689E93A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A7CB39C" w14:textId="014CFF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6EC2686B" w14:textId="4B25D40C"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0CB80F8C" w14:textId="6DAF0792"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2282FDD" w14:textId="77777777" w:rsidTr="00DC1305">
        <w:trPr>
          <w:trHeight w:val="216"/>
        </w:trPr>
        <w:tc>
          <w:tcPr>
            <w:tcW w:w="1571" w:type="pct"/>
            <w:tcBorders>
              <w:bottom w:val="single" w:sz="12" w:space="0" w:color="auto"/>
            </w:tcBorders>
          </w:tcPr>
          <w:p w14:paraId="7E677AEB" w14:textId="23F18362" w:rsidR="00DC1305" w:rsidRDefault="00DC1305" w:rsidP="00DC1305">
            <w:pPr>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62E3957C" w14:textId="08BA1DB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4FEAA9A9" w14:textId="44EDA6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03EECDFF" w14:textId="01E4DB8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56A03734" w14:textId="39899270" w:rsidR="00DC1305" w:rsidRDefault="001811C8"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12" w:space="0" w:color="auto"/>
            </w:tcBorders>
          </w:tcPr>
          <w:p w14:paraId="50D028DC" w14:textId="332CBECB"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bl>
    <w:p w14:paraId="4846BFB5" w14:textId="77777777" w:rsidR="007A052C" w:rsidRDefault="007A052C" w:rsidP="00AA4E21">
      <w:pPr>
        <w:spacing w:after="0" w:line="240" w:lineRule="auto"/>
        <w:rPr>
          <w:rFonts w:ascii="Times New Roman" w:hAnsi="Times New Roman" w:cs="Times New Roman"/>
          <w:sz w:val="24"/>
          <w:szCs w:val="24"/>
        </w:rPr>
      </w:pPr>
    </w:p>
    <w:p w14:paraId="75CF9A98" w14:textId="77777777" w:rsidR="00D730AB" w:rsidRDefault="00D730AB" w:rsidP="00AA4E21">
      <w:pPr>
        <w:spacing w:after="0" w:line="240" w:lineRule="auto"/>
        <w:rPr>
          <w:rFonts w:ascii="Times New Roman" w:hAnsi="Times New Roman" w:cs="Times New Roman"/>
          <w:sz w:val="24"/>
          <w:szCs w:val="24"/>
          <w:highlight w:val="yellow"/>
        </w:rPr>
      </w:pPr>
    </w:p>
    <w:p w14:paraId="10A55B70" w14:textId="32B19BCC" w:rsidR="00687E1F" w:rsidRDefault="00687E1F" w:rsidP="00AA4E21">
      <w:pPr>
        <w:spacing w:after="0" w:line="240" w:lineRule="auto"/>
        <w:rPr>
          <w:rFonts w:ascii="Times New Roman" w:hAnsi="Times New Roman" w:cs="Times New Roman"/>
          <w:sz w:val="24"/>
          <w:szCs w:val="24"/>
          <w:highlight w:val="yellow"/>
        </w:rPr>
      </w:pPr>
    </w:p>
    <w:p w14:paraId="12E39D8E" w14:textId="021670F8" w:rsidR="00A72D1C" w:rsidRDefault="00A72D1C" w:rsidP="00A539B6">
      <w:pPr>
        <w:spacing w:after="0" w:line="240" w:lineRule="auto"/>
        <w:rPr>
          <w:rFonts w:ascii="Times New Roman" w:hAnsi="Times New Roman" w:cs="Times New Roman"/>
          <w:sz w:val="24"/>
          <w:szCs w:val="24"/>
        </w:rPr>
      </w:pPr>
    </w:p>
    <w:p w14:paraId="31F8918B" w14:textId="27F444DC" w:rsidR="00A2574E" w:rsidRDefault="00A2574E" w:rsidP="00A539B6">
      <w:pPr>
        <w:spacing w:after="0" w:line="240" w:lineRule="auto"/>
        <w:rPr>
          <w:rFonts w:ascii="Times New Roman" w:hAnsi="Times New Roman" w:cs="Times New Roman"/>
          <w:sz w:val="24"/>
          <w:szCs w:val="24"/>
        </w:rPr>
      </w:pPr>
    </w:p>
    <w:p w14:paraId="610281B7" w14:textId="198472BE"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EFFF3" wp14:editId="072B0C53">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p>
    <w:p w14:paraId="0932AB68" w14:textId="79C2C704"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2925D8" wp14:editId="4955C065">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059ECF9" w14:textId="079D9FB8" w:rsidR="00A2574E" w:rsidRDefault="00386DFA"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D9F266" wp14:editId="720F6B30">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401FE3FB" w14:textId="2F0CCDC2" w:rsidR="00A2574E" w:rsidRDefault="00A2574E" w:rsidP="00A539B6">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FDEE4A" wp14:editId="6B582192">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193E5EB9" w14:textId="77777777" w:rsidR="00A2574E" w:rsidRDefault="00A2574E" w:rsidP="00A539B6">
      <w:pPr>
        <w:spacing w:after="0" w:line="240" w:lineRule="auto"/>
        <w:rPr>
          <w:rFonts w:ascii="Times New Roman" w:hAnsi="Times New Roman" w:cs="Times New Roman"/>
          <w:sz w:val="24"/>
          <w:szCs w:val="24"/>
        </w:rPr>
      </w:pPr>
    </w:p>
    <w:p w14:paraId="0542C03D" w14:textId="189E02C8" w:rsidR="00A72D1C" w:rsidRPr="0065153E" w:rsidRDefault="00A72D1C" w:rsidP="00A539B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Pr="00C3287B">
        <w:rPr>
          <w:rFonts w:ascii="Times New Roman" w:hAnsi="Times New Roman" w:cs="Times New Roman"/>
          <w:sz w:val="24"/>
          <w:szCs w:val="24"/>
          <w:highlight w:val="yellow"/>
        </w:rPr>
        <w:t>X</w:t>
      </w:r>
      <w:r>
        <w:rPr>
          <w:rFonts w:ascii="Times New Roman" w:hAnsi="Times New Roman" w:cs="Times New Roman"/>
          <w:sz w:val="24"/>
          <w:szCs w:val="24"/>
        </w:rPr>
        <w:t xml:space="preserve">. Whisker plots </w:t>
      </w:r>
      <w:r w:rsidR="00C3287B">
        <w:rPr>
          <w:rFonts w:ascii="Times New Roman" w:hAnsi="Times New Roman" w:cs="Times New Roman"/>
          <w:sz w:val="24"/>
          <w:szCs w:val="24"/>
        </w:rPr>
        <w:t>for each species, displaying the</w:t>
      </w:r>
      <w:r>
        <w:rPr>
          <w:rFonts w:ascii="Times New Roman" w:hAnsi="Times New Roman" w:cs="Times New Roman"/>
          <w:sz w:val="24"/>
          <w:szCs w:val="24"/>
        </w:rPr>
        <w:t xml:space="preserve"> beta coefficients of the predictor variables</w:t>
      </w:r>
      <w:r w:rsidR="006D4D91">
        <w:rPr>
          <w:rFonts w:ascii="Times New Roman" w:hAnsi="Times New Roman" w:cs="Times New Roman"/>
          <w:sz w:val="24"/>
          <w:szCs w:val="24"/>
        </w:rPr>
        <w:t xml:space="preserve"> (L = latitude [one or two parameters], E = elevation [one or four parameters], L</w:t>
      </w:r>
      <w:proofErr w:type="spellStart"/>
      <w:r w:rsidR="006D4D91">
        <w:rPr>
          <w:rFonts w:ascii="Times New Roman" w:hAnsi="Times New Roman" w:cs="Times New Roman"/>
          <w:sz w:val="24"/>
          <w:szCs w:val="24"/>
        </w:rPr>
        <w:t>xE</w:t>
      </w:r>
      <w:proofErr w:type="spellEnd"/>
      <w:r w:rsidR="006D4D91">
        <w:rPr>
          <w:rFonts w:ascii="Times New Roman" w:hAnsi="Times New Roman" w:cs="Times New Roman"/>
          <w:sz w:val="24"/>
          <w:szCs w:val="24"/>
        </w:rPr>
        <w:t xml:space="preserve"> = latitude x elevation interaction</w:t>
      </w:r>
      <w:r w:rsidR="00EE79CC">
        <w:rPr>
          <w:rFonts w:ascii="Times New Roman" w:hAnsi="Times New Roman" w:cs="Times New Roman"/>
          <w:sz w:val="24"/>
          <w:szCs w:val="24"/>
        </w:rPr>
        <w:t xml:space="preserve"> [one parameter]</w:t>
      </w:r>
      <w:r w:rsidR="006D4D91">
        <w:rPr>
          <w:rFonts w:ascii="Times New Roman" w:hAnsi="Times New Roman" w:cs="Times New Roman"/>
          <w:sz w:val="24"/>
          <w:szCs w:val="24"/>
        </w:rPr>
        <w:t>, MJT = mean May-June temperature [two parameters], TD = temperature difference [two parameters], MAP = mean March-April precipitation [two parameters], MJP = mean May-June precipitation [two parameters], DF = deciduous and mixed forest</w:t>
      </w:r>
      <w:r w:rsidR="00EE79CC">
        <w:rPr>
          <w:rFonts w:ascii="Times New Roman" w:hAnsi="Times New Roman" w:cs="Times New Roman"/>
          <w:sz w:val="24"/>
          <w:szCs w:val="24"/>
        </w:rPr>
        <w:t xml:space="preserve"> </w:t>
      </w:r>
      <w:r w:rsidR="00EE79CC">
        <w:rPr>
          <w:rFonts w:ascii="Times New Roman" w:hAnsi="Times New Roman" w:cs="Times New Roman"/>
          <w:sz w:val="24"/>
          <w:szCs w:val="24"/>
        </w:rPr>
        <w:t>[one parameter]</w:t>
      </w:r>
      <w:r w:rsidR="006D4D91">
        <w:rPr>
          <w:rFonts w:ascii="Times New Roman" w:hAnsi="Times New Roman" w:cs="Times New Roman"/>
          <w:sz w:val="24"/>
          <w:szCs w:val="24"/>
        </w:rPr>
        <w:t>, CF = conifer forest</w:t>
      </w:r>
      <w:r w:rsidR="00EE79CC">
        <w:rPr>
          <w:rFonts w:ascii="Times New Roman" w:hAnsi="Times New Roman" w:cs="Times New Roman"/>
          <w:sz w:val="24"/>
          <w:szCs w:val="24"/>
        </w:rPr>
        <w:t xml:space="preserve"> </w:t>
      </w:r>
      <w:r w:rsidR="00EE79CC">
        <w:rPr>
          <w:rFonts w:ascii="Times New Roman" w:hAnsi="Times New Roman" w:cs="Times New Roman"/>
          <w:sz w:val="24"/>
          <w:szCs w:val="24"/>
        </w:rPr>
        <w:t>[one parameter]</w:t>
      </w:r>
      <w:r w:rsidR="006D4D91">
        <w:rPr>
          <w:rFonts w:ascii="Times New Roman" w:hAnsi="Times New Roman" w:cs="Times New Roman"/>
          <w:sz w:val="24"/>
          <w:szCs w:val="24"/>
        </w:rPr>
        <w:t>, DL = developed land</w:t>
      </w:r>
      <w:r w:rsidR="00EE79CC">
        <w:rPr>
          <w:rFonts w:ascii="Times New Roman" w:hAnsi="Times New Roman" w:cs="Times New Roman"/>
          <w:sz w:val="24"/>
          <w:szCs w:val="24"/>
        </w:rPr>
        <w:t xml:space="preserve"> </w:t>
      </w:r>
      <w:r w:rsidR="00EE79CC">
        <w:rPr>
          <w:rFonts w:ascii="Times New Roman" w:hAnsi="Times New Roman" w:cs="Times New Roman"/>
          <w:sz w:val="24"/>
          <w:szCs w:val="24"/>
        </w:rPr>
        <w:t>[one parameter]</w:t>
      </w:r>
      <w:r w:rsidR="006D4D91">
        <w:rPr>
          <w:rFonts w:ascii="Times New Roman" w:hAnsi="Times New Roman" w:cs="Times New Roman"/>
          <w:sz w:val="24"/>
          <w:szCs w:val="24"/>
        </w:rPr>
        <w:t>)</w:t>
      </w:r>
      <w:r>
        <w:rPr>
          <w:rFonts w:ascii="Times New Roman" w:hAnsi="Times New Roman" w:cs="Times New Roman"/>
          <w:sz w:val="24"/>
          <w:szCs w:val="24"/>
        </w:rPr>
        <w:t xml:space="preserve">, </w:t>
      </w:r>
      <w:r w:rsidRPr="00A72D1C">
        <w:rPr>
          <w:rFonts w:ascii="Times New Roman" w:hAnsi="Times New Roman" w:cs="Times New Roman"/>
          <w:sz w:val="24"/>
          <w:szCs w:val="24"/>
        </w:rPr>
        <w:t>with a point at the mean value</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for the posterior distribution</w:t>
      </w:r>
      <w:r w:rsidR="00852B59">
        <w:rPr>
          <w:rFonts w:ascii="Times New Roman" w:hAnsi="Times New Roman" w:cs="Times New Roman"/>
          <w:sz w:val="24"/>
          <w:szCs w:val="24"/>
        </w:rPr>
        <w:t>s</w:t>
      </w:r>
      <w:r w:rsidRPr="00A72D1C">
        <w:rPr>
          <w:rFonts w:ascii="Times New Roman" w:hAnsi="Times New Roman" w:cs="Times New Roman"/>
          <w:sz w:val="24"/>
          <w:szCs w:val="24"/>
        </w:rPr>
        <w:t xml:space="preserve"> and whiskers </w:t>
      </w:r>
      <w:r>
        <w:rPr>
          <w:rFonts w:ascii="Times New Roman" w:hAnsi="Times New Roman" w:cs="Times New Roman"/>
          <w:sz w:val="24"/>
          <w:szCs w:val="24"/>
        </w:rPr>
        <w:t>encompassing the 95% credible intervals.</w:t>
      </w:r>
      <w:r w:rsidR="006D4D91">
        <w:rPr>
          <w:rFonts w:ascii="Times New Roman" w:hAnsi="Times New Roman" w:cs="Times New Roman"/>
          <w:sz w:val="24"/>
          <w:szCs w:val="24"/>
        </w:rPr>
        <w:t xml:space="preserve"> </w:t>
      </w:r>
      <w:r w:rsidR="00C4194C">
        <w:rPr>
          <w:rFonts w:ascii="Times New Roman" w:hAnsi="Times New Roman" w:cs="Times New Roman"/>
          <w:sz w:val="24"/>
          <w:szCs w:val="24"/>
        </w:rPr>
        <w:t>Points with closed circles</w:t>
      </w:r>
      <w:r w:rsidR="006D4D91">
        <w:rPr>
          <w:rFonts w:ascii="Times New Roman" w:hAnsi="Times New Roman" w:cs="Times New Roman"/>
          <w:sz w:val="24"/>
          <w:szCs w:val="24"/>
        </w:rPr>
        <w:t xml:space="preserve"> </w:t>
      </w:r>
      <w:r w:rsidR="00801AA0">
        <w:rPr>
          <w:rFonts w:ascii="Times New Roman" w:hAnsi="Times New Roman" w:cs="Times New Roman"/>
          <w:sz w:val="24"/>
          <w:szCs w:val="24"/>
        </w:rPr>
        <w:t>indicate statistical</w:t>
      </w:r>
      <w:r w:rsidR="006D4D91">
        <w:rPr>
          <w:rFonts w:ascii="Times New Roman" w:hAnsi="Times New Roman" w:cs="Times New Roman"/>
          <w:sz w:val="24"/>
          <w:szCs w:val="24"/>
        </w:rPr>
        <w:t xml:space="preserve"> significan</w:t>
      </w:r>
      <w:r w:rsidR="00801AA0">
        <w:rPr>
          <w:rFonts w:ascii="Times New Roman" w:hAnsi="Times New Roman" w:cs="Times New Roman"/>
          <w:sz w:val="24"/>
          <w:szCs w:val="24"/>
        </w:rPr>
        <w:t>ce</w:t>
      </w:r>
      <w:r w:rsidR="006D4D91">
        <w:rPr>
          <w:rFonts w:ascii="Times New Roman" w:hAnsi="Times New Roman" w:cs="Times New Roman"/>
          <w:sz w:val="24"/>
          <w:szCs w:val="24"/>
        </w:rPr>
        <w:t xml:space="preserve"> (i.e., credible intervals do not overlap zero).</w:t>
      </w:r>
    </w:p>
    <w:p w14:paraId="10295070" w14:textId="1419DDCC" w:rsidR="00687E1F" w:rsidRDefault="00687E1F" w:rsidP="00AA4E21">
      <w:pPr>
        <w:spacing w:after="0" w:line="240" w:lineRule="auto"/>
        <w:rPr>
          <w:rFonts w:ascii="Times New Roman" w:hAnsi="Times New Roman" w:cs="Times New Roman"/>
          <w:sz w:val="24"/>
          <w:szCs w:val="24"/>
          <w:highlight w:val="yellow"/>
        </w:rPr>
      </w:pPr>
    </w:p>
    <w:p w14:paraId="3F5EA909" w14:textId="77777777" w:rsidR="008A2102" w:rsidRDefault="008A2102" w:rsidP="00AA4E21">
      <w:pPr>
        <w:spacing w:after="0" w:line="240" w:lineRule="auto"/>
        <w:rPr>
          <w:rFonts w:ascii="Times New Roman" w:hAnsi="Times New Roman" w:cs="Times New Roman"/>
          <w:sz w:val="24"/>
          <w:szCs w:val="24"/>
          <w:highlight w:val="yellow"/>
        </w:rPr>
      </w:pPr>
    </w:p>
    <w:p w14:paraId="2C41CBF9" w14:textId="68A3F54D" w:rsidR="00E3363B" w:rsidRDefault="00E27191"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64DBB5" wp14:editId="023FE795">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p>
    <w:p w14:paraId="67B00E2F" w14:textId="19C5075D" w:rsidR="00E3363B" w:rsidRDefault="00172CB6"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B6F82" wp14:editId="5D80302D">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4A3245AC" w14:textId="290757D3" w:rsidR="00E3363B" w:rsidRDefault="008C6947"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AEE00C" wp14:editId="2748A5A4">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5226714" w14:textId="1C1D3DE0" w:rsidR="00794D01" w:rsidRDefault="00794D01"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A008BE" wp14:editId="0CF9184A">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1B4257ED" w14:textId="79618626" w:rsidR="00D05875" w:rsidRDefault="00D05875"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DA1ACB" wp14:editId="06E1D9A9">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D645CF0" w14:textId="17BAA32A" w:rsidR="00455175" w:rsidRDefault="005538FB"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30B2F3" wp14:editId="50459038">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02BE6855" w14:textId="3995D519" w:rsidR="00455175" w:rsidRDefault="00611F26"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A255FFD" wp14:editId="5FE5F090">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40420C0A" w14:textId="3963EE5E"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70B28F" wp14:editId="5E68999A">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49BC6D41" w14:textId="45DFC84E" w:rsidR="00455175" w:rsidRDefault="008D04FA"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AE7248" wp14:editId="1D9A5C9E">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6060DE7" w14:textId="15549207"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1033E" wp14:editId="19BF50D5">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B4413AE" w14:textId="18F5C58F"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D1A641" wp14:editId="0DB7F270">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1972B901" w14:textId="0C3DCCD2" w:rsidR="002B35AF"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07E8BA" wp14:editId="77759A6C">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EEA10C2" w14:textId="6881B864"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98C504" wp14:editId="35DE1D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6765106A" w14:textId="5CAD392B" w:rsidR="006F3224" w:rsidRDefault="006F3224"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5C9B56" wp14:editId="05D1B653">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1EC51F7" w14:textId="77777777" w:rsidR="00CA5F33" w:rsidRDefault="00CA5F33" w:rsidP="00AA4E21">
      <w:pPr>
        <w:spacing w:after="0" w:line="240" w:lineRule="auto"/>
        <w:rPr>
          <w:rFonts w:ascii="Times New Roman" w:hAnsi="Times New Roman" w:cs="Times New Roman"/>
          <w:sz w:val="24"/>
          <w:szCs w:val="24"/>
        </w:rPr>
      </w:pPr>
    </w:p>
    <w:p w14:paraId="23C609E5" w14:textId="01847795" w:rsidR="00E80B3C" w:rsidRDefault="00E80B3C"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w:t>
      </w:r>
      <w:r w:rsidRPr="00E80B3C">
        <w:rPr>
          <w:rFonts w:ascii="Times New Roman" w:hAnsi="Times New Roman" w:cs="Times New Roman"/>
          <w:sz w:val="24"/>
          <w:szCs w:val="24"/>
          <w:highlight w:val="yellow"/>
        </w:rPr>
        <w:t>X</w:t>
      </w:r>
      <w:r>
        <w:rPr>
          <w:rFonts w:ascii="Times New Roman" w:hAnsi="Times New Roman" w:cs="Times New Roman"/>
          <w:sz w:val="24"/>
          <w:szCs w:val="24"/>
        </w:rPr>
        <w:t xml:space="preserve">. Plots of the relationships between the predictor variables (Table 2) and the mean expected count (red line) for each species, with 95% credible intervals (black lines). The </w:t>
      </w:r>
      <w:r>
        <w:rPr>
          <w:rFonts w:ascii="Times New Roman" w:hAnsi="Times New Roman" w:cs="Times New Roman"/>
          <w:sz w:val="24"/>
          <w:szCs w:val="24"/>
        </w:rPr>
        <w:lastRenderedPageBreak/>
        <w:t xml:space="preserve">predictor variables are scaled, such that zero is the mean value, and reflect the range of the data. Bolded predictor variables have statistically significant beta coefficients </w:t>
      </w:r>
      <w:r>
        <w:rPr>
          <w:rFonts w:ascii="Times New Roman" w:hAnsi="Times New Roman" w:cs="Times New Roman"/>
          <w:sz w:val="24"/>
          <w:szCs w:val="24"/>
        </w:rPr>
        <w:t>(i.e., credible intervals do not overlap zero).</w:t>
      </w:r>
    </w:p>
    <w:p w14:paraId="0C6577E4" w14:textId="30A13BCB" w:rsidR="002B35AF" w:rsidRPr="0065153E" w:rsidRDefault="002B35AF" w:rsidP="00AA4E21">
      <w:pPr>
        <w:spacing w:after="0" w:line="240" w:lineRule="auto"/>
        <w:rPr>
          <w:rFonts w:ascii="Times New Roman" w:hAnsi="Times New Roman" w:cs="Times New Roman"/>
          <w:sz w:val="24"/>
          <w:szCs w:val="24"/>
        </w:rPr>
      </w:pPr>
    </w:p>
    <w:p w14:paraId="75CC3465" w14:textId="77777777" w:rsidR="00ED2545" w:rsidRPr="0065153E" w:rsidRDefault="00ED2545" w:rsidP="00AA4E21">
      <w:pPr>
        <w:spacing w:after="0" w:line="240" w:lineRule="auto"/>
        <w:rPr>
          <w:rFonts w:ascii="Times New Roman" w:hAnsi="Times New Roman" w:cs="Times New Roman"/>
          <w:sz w:val="24"/>
          <w:szCs w:val="24"/>
        </w:rPr>
      </w:pPr>
    </w:p>
    <w:p w14:paraId="3A47715D" w14:textId="23A53323"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AA4E21">
      <w:pPr>
        <w:spacing w:after="0" w:line="240" w:lineRule="auto"/>
        <w:rPr>
          <w:rFonts w:ascii="Times New Roman" w:hAnsi="Times New Roman" w:cs="Times New Roman"/>
          <w:sz w:val="24"/>
          <w:szCs w:val="24"/>
        </w:rPr>
      </w:pPr>
    </w:p>
    <w:p w14:paraId="566E02D6" w14:textId="77777777" w:rsidR="005E018A" w:rsidRPr="0065153E" w:rsidRDefault="005E018A" w:rsidP="00AA4E21">
      <w:pPr>
        <w:spacing w:after="0" w:line="240" w:lineRule="auto"/>
        <w:rPr>
          <w:rFonts w:ascii="Times New Roman" w:hAnsi="Times New Roman" w:cs="Times New Roman"/>
          <w:sz w:val="24"/>
          <w:szCs w:val="24"/>
        </w:rPr>
      </w:pPr>
    </w:p>
    <w:p w14:paraId="24E7B4ED" w14:textId="06608021"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8F739E">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AA4E21">
      <w:pPr>
        <w:spacing w:after="0" w:line="240" w:lineRule="auto"/>
        <w:rPr>
          <w:rFonts w:ascii="Times New Roman" w:hAnsi="Times New Roman" w:cs="Times New Roman"/>
          <w:sz w:val="24"/>
          <w:szCs w:val="24"/>
        </w:rPr>
      </w:pPr>
    </w:p>
    <w:p w14:paraId="3E74B19D" w14:textId="77777777" w:rsidR="00E05E74" w:rsidRPr="0065153E" w:rsidRDefault="00E05E74" w:rsidP="00AA4E21">
      <w:pPr>
        <w:spacing w:after="0" w:line="240" w:lineRule="auto"/>
        <w:rPr>
          <w:rFonts w:ascii="Times New Roman" w:hAnsi="Times New Roman" w:cs="Times New Roman"/>
          <w:sz w:val="24"/>
          <w:szCs w:val="24"/>
        </w:rPr>
      </w:pPr>
    </w:p>
    <w:p w14:paraId="3AC63023" w14:textId="398D75CE" w:rsidR="00B545D4"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4E209797" w14:textId="77C601A9" w:rsidR="00E174BD" w:rsidRDefault="00E174BD" w:rsidP="00AA4E21">
      <w:pPr>
        <w:spacing w:after="0" w:line="240" w:lineRule="auto"/>
        <w:rPr>
          <w:rFonts w:ascii="Times New Roman" w:hAnsi="Times New Roman" w:cs="Times New Roman"/>
          <w:sz w:val="24"/>
          <w:szCs w:val="24"/>
        </w:rPr>
      </w:pPr>
    </w:p>
    <w:p w14:paraId="4A26B517" w14:textId="77777777" w:rsidR="00CC0640" w:rsidRDefault="00CC0640" w:rsidP="00AA4E21">
      <w:pPr>
        <w:spacing w:after="0" w:line="240" w:lineRule="auto"/>
        <w:rPr>
          <w:rFonts w:ascii="Times New Roman" w:hAnsi="Times New Roman" w:cs="Times New Roman"/>
          <w:sz w:val="24"/>
          <w:szCs w:val="24"/>
        </w:rPr>
      </w:pPr>
    </w:p>
    <w:p w14:paraId="023AB88B" w14:textId="35BDB71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C27FA4" wp14:editId="79073227">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p>
    <w:p w14:paraId="723D6AB5" w14:textId="49FE203A" w:rsidR="00CC0640" w:rsidRDefault="00CC0640" w:rsidP="00AA4E21">
      <w:pPr>
        <w:spacing w:after="0" w:line="240" w:lineRule="auto"/>
        <w:rPr>
          <w:rFonts w:ascii="Times New Roman" w:hAnsi="Times New Roman" w:cs="Times New Roman"/>
          <w:sz w:val="24"/>
          <w:szCs w:val="24"/>
        </w:rPr>
      </w:pPr>
    </w:p>
    <w:p w14:paraId="4B11A3BB" w14:textId="77777777" w:rsidR="00CC0640" w:rsidRDefault="00CC0640" w:rsidP="00AA4E21">
      <w:pPr>
        <w:spacing w:after="0" w:line="240" w:lineRule="auto"/>
        <w:rPr>
          <w:rFonts w:ascii="Times New Roman" w:hAnsi="Times New Roman" w:cs="Times New Roman"/>
          <w:sz w:val="24"/>
          <w:szCs w:val="24"/>
        </w:rPr>
      </w:pPr>
    </w:p>
    <w:p w14:paraId="352727FD" w14:textId="7EC31BDD"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EB995D" wp14:editId="2EB6496E">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1E10F2CF" w14:textId="5E4E8E90"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EE9A4F" wp14:editId="4B3C2542">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p w14:paraId="06C01A7C" w14:textId="51F127CC" w:rsidR="00CC0640" w:rsidRDefault="00CC0640" w:rsidP="00AA4E21">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DCE15" wp14:editId="67EFAF1F">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87D205B" w14:textId="77777777" w:rsidR="007A5E04" w:rsidRDefault="007A5E04" w:rsidP="00AA4E21">
      <w:pPr>
        <w:spacing w:after="0" w:line="240" w:lineRule="auto"/>
        <w:rPr>
          <w:rFonts w:ascii="Times New Roman" w:hAnsi="Times New Roman" w:cs="Times New Roman"/>
          <w:sz w:val="24"/>
          <w:szCs w:val="24"/>
        </w:rPr>
      </w:pPr>
    </w:p>
    <w:p w14:paraId="0D5141DA" w14:textId="154F9112" w:rsidR="00DA77DC" w:rsidRDefault="00DA77DC"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of each focal species across the study region, overlaid with white circles representing the </w:t>
      </w:r>
      <w:r w:rsidRPr="00DA77DC">
        <w:rPr>
          <w:rFonts w:ascii="Times New Roman" w:hAnsi="Times New Roman" w:cs="Times New Roman"/>
          <w:sz w:val="24"/>
          <w:szCs w:val="24"/>
          <w:highlight w:val="yellow"/>
        </w:rPr>
        <w:t>XXX</w:t>
      </w:r>
      <w:r>
        <w:rPr>
          <w:rFonts w:ascii="Times New Roman" w:hAnsi="Times New Roman" w:cs="Times New Roman"/>
          <w:sz w:val="24"/>
          <w:szCs w:val="24"/>
        </w:rPr>
        <w:t xml:space="preserve"> North American Breeding Bird Survey routes. The color of each hexagonal grid cell reflects the expected count from the model </w:t>
      </w:r>
      <w:r>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49699428" w14:textId="77777777" w:rsidR="00E174BD" w:rsidRPr="0065153E" w:rsidRDefault="00E174BD" w:rsidP="00AA4E21">
      <w:pPr>
        <w:spacing w:after="0" w:line="240" w:lineRule="auto"/>
        <w:rPr>
          <w:rFonts w:ascii="Times New Roman" w:hAnsi="Times New Roman" w:cs="Times New Roman"/>
          <w:sz w:val="24"/>
          <w:szCs w:val="24"/>
        </w:rPr>
      </w:pPr>
    </w:p>
    <w:p w14:paraId="1854D767" w14:textId="77777777" w:rsidR="00F22F55" w:rsidRPr="0065153E" w:rsidRDefault="00F22F55" w:rsidP="00F22F55">
      <w:pPr>
        <w:spacing w:after="0" w:line="240" w:lineRule="auto"/>
        <w:rPr>
          <w:rFonts w:ascii="Times New Roman" w:hAnsi="Times New Roman" w:cs="Times New Roman"/>
          <w:i/>
          <w:iCs/>
          <w:sz w:val="24"/>
          <w:szCs w:val="24"/>
        </w:rPr>
      </w:pPr>
    </w:p>
    <w:p w14:paraId="4C7D0EBC" w14:textId="739A1B2D" w:rsidR="00F22F55" w:rsidRPr="0065153E" w:rsidRDefault="00F22F55" w:rsidP="00F22F55">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9851ADB" w14:textId="77777777" w:rsidR="002A100B" w:rsidRDefault="002A100B" w:rsidP="00F22F55">
      <w:pPr>
        <w:spacing w:after="0" w:line="240" w:lineRule="auto"/>
        <w:rPr>
          <w:rFonts w:ascii="Times New Roman" w:hAnsi="Times New Roman" w:cs="Times New Roman"/>
          <w:sz w:val="24"/>
          <w:szCs w:val="24"/>
          <w:highlight w:val="yellow"/>
        </w:rPr>
      </w:pPr>
    </w:p>
    <w:p w14:paraId="5AB0CB36" w14:textId="77777777" w:rsidR="002A100B" w:rsidRDefault="002A100B" w:rsidP="00F22F55">
      <w:pPr>
        <w:spacing w:after="0" w:line="240" w:lineRule="auto"/>
        <w:rPr>
          <w:rFonts w:ascii="Times New Roman" w:hAnsi="Times New Roman" w:cs="Times New Roman"/>
          <w:sz w:val="24"/>
          <w:szCs w:val="24"/>
          <w:highlight w:val="yellow"/>
        </w:rPr>
      </w:pPr>
    </w:p>
    <w:p w14:paraId="2C9E7AC0" w14:textId="23BB1743" w:rsidR="00DD637B"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1B07C9" wp14:editId="5A3D12FF">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p>
    <w:p w14:paraId="046D4449" w14:textId="6EE16A80" w:rsidR="00C93C01" w:rsidRDefault="00C93C01" w:rsidP="00F22F55">
      <w:pPr>
        <w:spacing w:after="0" w:line="240" w:lineRule="auto"/>
        <w:rPr>
          <w:rFonts w:ascii="Times New Roman" w:hAnsi="Times New Roman" w:cs="Times New Roman"/>
          <w:sz w:val="24"/>
          <w:szCs w:val="24"/>
        </w:rPr>
      </w:pPr>
    </w:p>
    <w:p w14:paraId="58BFA35D" w14:textId="541916F2" w:rsidR="00C93C01" w:rsidRDefault="00C93C01" w:rsidP="00F22F55">
      <w:pPr>
        <w:spacing w:after="0" w:line="240" w:lineRule="auto"/>
        <w:rPr>
          <w:rFonts w:ascii="Times New Roman" w:hAnsi="Times New Roman" w:cs="Times New Roman"/>
          <w:sz w:val="24"/>
          <w:szCs w:val="24"/>
        </w:rPr>
      </w:pPr>
    </w:p>
    <w:p w14:paraId="238CE898" w14:textId="619217C8" w:rsidR="00C93C01" w:rsidRDefault="00C93C01" w:rsidP="00F22F55">
      <w:pPr>
        <w:spacing w:after="0" w:line="240" w:lineRule="auto"/>
        <w:rPr>
          <w:rFonts w:ascii="Times New Roman" w:hAnsi="Times New Roman" w:cs="Times New Roman"/>
          <w:sz w:val="24"/>
          <w:szCs w:val="24"/>
        </w:rPr>
      </w:pPr>
    </w:p>
    <w:p w14:paraId="494CEBFD" w14:textId="313A703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0C2C2D" wp14:editId="4AFA0005">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6C95C532" w14:textId="505E7E1E" w:rsidR="00C93C01" w:rsidRDefault="00C93C01" w:rsidP="00F22F55">
      <w:pPr>
        <w:spacing w:after="0" w:line="240" w:lineRule="auto"/>
        <w:rPr>
          <w:rFonts w:ascii="Times New Roman" w:hAnsi="Times New Roman" w:cs="Times New Roman"/>
          <w:sz w:val="24"/>
          <w:szCs w:val="24"/>
        </w:rPr>
      </w:pPr>
    </w:p>
    <w:p w14:paraId="2DB40646" w14:textId="21BD5E05"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DCEAC7" wp14:editId="356FEBFF">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78CCAB1F" w14:textId="7855F329"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F7534" wp14:editId="3E204DD0">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9">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145E5A7E" w14:textId="488C2353"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417ED3" wp14:editId="08C6AA9E">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0">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4333FC45" w14:textId="2D4230E8"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903752" wp14:editId="2C755B74">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1">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5F5AFDDC" w14:textId="445DD92F"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B4B7C2" wp14:editId="294E8555">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2">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F61A89A" w14:textId="792E1566" w:rsidR="00C93C01" w:rsidRDefault="00C93C01" w:rsidP="00F22F5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44EC7E" wp14:editId="40763092">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4C0B7244" w14:textId="77777777" w:rsidR="00C93C01" w:rsidRDefault="00C93C01" w:rsidP="00F22F55">
      <w:pPr>
        <w:spacing w:after="0" w:line="240" w:lineRule="auto"/>
        <w:rPr>
          <w:rFonts w:ascii="Times New Roman" w:hAnsi="Times New Roman" w:cs="Times New Roman"/>
          <w:sz w:val="24"/>
          <w:szCs w:val="24"/>
        </w:rPr>
      </w:pPr>
    </w:p>
    <w:p w14:paraId="3405EEEB" w14:textId="113226E9" w:rsidR="00DD637B" w:rsidRPr="0065153E" w:rsidRDefault="00C93C01" w:rsidP="00F22F5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X. Maps of the projected historic (2000) distribution and future (2100) distributions of each focal species across the study region. Future distributions were modeled based on four future climate scenarios, the coolest (COOL) and warmest (WARM) scenarios and the </w:t>
      </w:r>
      <w:r w:rsidRPr="0065153E">
        <w:rPr>
          <w:rFonts w:ascii="Times New Roman" w:hAnsi="Times New Roman" w:cs="Times New Roman"/>
          <w:sz w:val="24"/>
        </w:rPr>
        <w:t xml:space="preserve">average </w:t>
      </w:r>
      <w:r>
        <w:rPr>
          <w:rFonts w:ascii="Times New Roman" w:hAnsi="Times New Roman" w:cs="Times New Roman"/>
          <w:sz w:val="24"/>
        </w:rPr>
        <w:t>low</w:t>
      </w:r>
      <w:r w:rsidRPr="0065153E">
        <w:rPr>
          <w:rFonts w:ascii="Times New Roman" w:hAnsi="Times New Roman" w:cs="Times New Roman"/>
          <w:sz w:val="24"/>
        </w:rPr>
        <w:t xml:space="preserve"> </w:t>
      </w:r>
      <w:r>
        <w:rPr>
          <w:rFonts w:ascii="Times New Roman" w:hAnsi="Times New Roman" w:cs="Times New Roman"/>
          <w:sz w:val="24"/>
        </w:rPr>
        <w:t xml:space="preserve">(ALE) </w:t>
      </w:r>
      <w:r w:rsidRPr="0065153E">
        <w:rPr>
          <w:rFonts w:ascii="Times New Roman" w:hAnsi="Times New Roman" w:cs="Times New Roman"/>
          <w:sz w:val="24"/>
        </w:rPr>
        <w:t xml:space="preserve">and average </w:t>
      </w:r>
      <w:r>
        <w:rPr>
          <w:rFonts w:ascii="Times New Roman" w:hAnsi="Times New Roman" w:cs="Times New Roman"/>
          <w:sz w:val="24"/>
        </w:rPr>
        <w:t>high (AHE)</w:t>
      </w:r>
      <w:r w:rsidRPr="0065153E">
        <w:rPr>
          <w:rFonts w:ascii="Times New Roman" w:hAnsi="Times New Roman" w:cs="Times New Roman"/>
          <w:sz w:val="24"/>
        </w:rPr>
        <w:t xml:space="preserve"> emission</w:t>
      </w:r>
      <w:r>
        <w:rPr>
          <w:rFonts w:ascii="Times New Roman" w:hAnsi="Times New Roman" w:cs="Times New Roman"/>
          <w:sz w:val="24"/>
          <w:szCs w:val="24"/>
        </w:rPr>
        <w:t xml:space="preserve"> scenarios. The color of each hexagonal grid cell reflects the expected count from the model corresponding to each species (Tables 3–5). </w:t>
      </w:r>
    </w:p>
    <w:p w14:paraId="64AAEDA4" w14:textId="77777777" w:rsidR="00F22F55" w:rsidRPr="0065153E" w:rsidRDefault="00F22F55" w:rsidP="00AA4E21">
      <w:pPr>
        <w:spacing w:after="0" w:line="240" w:lineRule="auto"/>
        <w:rPr>
          <w:rFonts w:ascii="Times New Roman" w:hAnsi="Times New Roman" w:cs="Times New Roman"/>
          <w:sz w:val="24"/>
          <w:szCs w:val="24"/>
        </w:rPr>
      </w:pPr>
    </w:p>
    <w:p w14:paraId="7DDDEEEC" w14:textId="4623D2AA" w:rsidR="003D2C56" w:rsidRDefault="003D2C56" w:rsidP="00AA4E21">
      <w:pPr>
        <w:spacing w:after="0" w:line="240" w:lineRule="auto"/>
        <w:rPr>
          <w:rFonts w:ascii="Times New Roman" w:hAnsi="Times New Roman" w:cs="Times New Roman"/>
          <w:sz w:val="24"/>
          <w:szCs w:val="24"/>
        </w:rPr>
      </w:pPr>
    </w:p>
    <w:p w14:paraId="67559235" w14:textId="2255A532" w:rsidR="003D2C56" w:rsidRPr="0065153E" w:rsidRDefault="003D2C5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3D2C56">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3D2C56">
            <w:pPr>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F25B39">
            <w:pPr>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F25B39">
            <w:pPr>
              <w:rPr>
                <w:rFonts w:ascii="Times New Roman" w:hAnsi="Times New Roman" w:cs="Times New Roman"/>
                <w:sz w:val="24"/>
                <w:szCs w:val="24"/>
              </w:rPr>
            </w:pPr>
            <w:r>
              <w:rPr>
                <w:rFonts w:ascii="Times New Roman" w:hAnsi="Times New Roman" w:cs="Times New Roman"/>
                <w:color w:val="000000"/>
                <w:sz w:val="24"/>
                <w:szCs w:val="24"/>
              </w:rPr>
              <w:lastRenderedPageBreak/>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F25B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AA4E21">
      <w:pPr>
        <w:spacing w:after="0" w:line="240" w:lineRule="auto"/>
        <w:rPr>
          <w:rFonts w:ascii="Times New Roman" w:hAnsi="Times New Roman" w:cs="Times New Roman"/>
          <w:sz w:val="24"/>
          <w:szCs w:val="24"/>
        </w:rPr>
      </w:pPr>
    </w:p>
    <w:p w14:paraId="5436553A" w14:textId="43708563" w:rsidR="00AA2500" w:rsidRPr="0065153E" w:rsidRDefault="00AA2500" w:rsidP="00AA4E21">
      <w:pPr>
        <w:spacing w:after="0" w:line="240" w:lineRule="auto"/>
        <w:rPr>
          <w:rFonts w:ascii="Times New Roman" w:hAnsi="Times New Roman" w:cs="Times New Roman"/>
          <w:sz w:val="24"/>
          <w:szCs w:val="24"/>
        </w:rPr>
      </w:pPr>
    </w:p>
    <w:p w14:paraId="5A02FF00" w14:textId="09AC3DC0"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AA4E21">
      <w:pPr>
        <w:spacing w:after="0" w:line="240" w:lineRule="auto"/>
        <w:rPr>
          <w:rFonts w:ascii="Times New Roman" w:hAnsi="Times New Roman" w:cs="Times New Roman"/>
          <w:sz w:val="24"/>
          <w:szCs w:val="24"/>
        </w:rPr>
      </w:pPr>
    </w:p>
    <w:p w14:paraId="1699381E" w14:textId="424A500A" w:rsidR="00F22F55"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AA4E21">
      <w:pPr>
        <w:spacing w:after="0" w:line="240" w:lineRule="auto"/>
        <w:rPr>
          <w:rFonts w:ascii="Times New Roman" w:hAnsi="Times New Roman" w:cs="Times New Roman"/>
          <w:sz w:val="24"/>
          <w:szCs w:val="24"/>
        </w:rPr>
      </w:pPr>
    </w:p>
    <w:p w14:paraId="6EFF6692" w14:textId="52E49E4C"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AA4E21">
      <w:pPr>
        <w:spacing w:after="0" w:line="240" w:lineRule="auto"/>
        <w:rPr>
          <w:rFonts w:ascii="Times New Roman" w:hAnsi="Times New Roman" w:cs="Times New Roman"/>
          <w:sz w:val="24"/>
          <w:szCs w:val="24"/>
        </w:rPr>
      </w:pPr>
    </w:p>
    <w:p w14:paraId="5A4A7C26" w14:textId="4B6B2C99"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AA4E21">
      <w:pPr>
        <w:spacing w:after="0" w:line="240" w:lineRule="auto"/>
        <w:rPr>
          <w:rFonts w:ascii="Times New Roman" w:hAnsi="Times New Roman" w:cs="Times New Roman"/>
          <w:sz w:val="24"/>
          <w:szCs w:val="24"/>
        </w:rPr>
      </w:pPr>
    </w:p>
    <w:p w14:paraId="5DAB62CE" w14:textId="2C84E7B9" w:rsidR="00F22F55" w:rsidRPr="0065153E"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p>
    <w:p w14:paraId="7C90DFEB" w14:textId="75E7EEFD" w:rsidR="00B545D4" w:rsidRDefault="00B545D4" w:rsidP="00AA4E21">
      <w:pPr>
        <w:spacing w:after="0" w:line="240" w:lineRule="auto"/>
        <w:rPr>
          <w:rFonts w:ascii="Times New Roman" w:hAnsi="Times New Roman" w:cs="Times New Roman"/>
          <w:sz w:val="24"/>
          <w:szCs w:val="24"/>
        </w:rPr>
      </w:pPr>
    </w:p>
    <w:p w14:paraId="5182FFC9" w14:textId="77777777" w:rsidR="005F125F" w:rsidRDefault="005F125F" w:rsidP="00AA4E21">
      <w:pPr>
        <w:spacing w:after="0" w:line="240" w:lineRule="auto"/>
        <w:rPr>
          <w:rFonts w:ascii="Times New Roman" w:hAnsi="Times New Roman" w:cs="Times New Roman"/>
          <w:sz w:val="24"/>
          <w:szCs w:val="24"/>
        </w:rPr>
      </w:pPr>
    </w:p>
    <w:p w14:paraId="223CDB69" w14:textId="3EECFB6D" w:rsidR="006F4A64" w:rsidRDefault="001A5DDB"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AA4E21">
      <w:pPr>
        <w:spacing w:after="0" w:line="240" w:lineRule="auto"/>
        <w:rPr>
          <w:rFonts w:ascii="Times New Roman" w:hAnsi="Times New Roman" w:cs="Times New Roman"/>
          <w:sz w:val="24"/>
          <w:szCs w:val="24"/>
        </w:rPr>
      </w:pPr>
    </w:p>
    <w:p w14:paraId="72E4BDDD" w14:textId="77777777" w:rsidR="001A5DDB" w:rsidRPr="0065153E" w:rsidRDefault="001A5DDB" w:rsidP="00AA4E21">
      <w:pPr>
        <w:spacing w:after="0" w:line="240"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C112A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C112AF">
            <w:pPr>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C112AF">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2227E3">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2227E3">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C112AF">
            <w:pPr>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C112AF">
            <w:pPr>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C112AF">
            <w:pPr>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C112AF">
            <w:pPr>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C112AF">
            <w:pPr>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sidR="00FE6223">
              <w:rPr>
                <w:rStyle w:val="CommentReference"/>
              </w:rPr>
              <w:commentReference w:id="2"/>
            </w:r>
          </w:p>
        </w:tc>
        <w:tc>
          <w:tcPr>
            <w:tcW w:w="413" w:type="pct"/>
            <w:tcBorders>
              <w:bottom w:val="single" w:sz="4" w:space="0" w:color="auto"/>
            </w:tcBorders>
            <w:shd w:val="clear" w:color="auto" w:fill="FFFF00"/>
          </w:tcPr>
          <w:p w14:paraId="385EC8DC"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C112AF">
            <w:pPr>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C112AF">
            <w:pPr>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C112AF">
            <w:pPr>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C112AF">
            <w:pPr>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C112AF">
            <w:pPr>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C112AF">
            <w:pPr>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C112AF">
            <w:pPr>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AD7C44">
            <w:pPr>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B9697C">
            <w:pPr>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AD7C44">
            <w:pPr>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AA4E21">
      <w:pPr>
        <w:spacing w:after="0" w:line="240" w:lineRule="auto"/>
        <w:rPr>
          <w:rFonts w:ascii="Times New Roman" w:hAnsi="Times New Roman" w:cs="Times New Roman"/>
          <w:sz w:val="24"/>
          <w:szCs w:val="24"/>
        </w:rPr>
      </w:pPr>
    </w:p>
    <w:p w14:paraId="21287618" w14:textId="77777777" w:rsidR="005F125F" w:rsidRDefault="005F125F" w:rsidP="006F4A64">
      <w:pPr>
        <w:spacing w:after="0" w:line="240" w:lineRule="auto"/>
        <w:rPr>
          <w:rFonts w:ascii="Times New Roman" w:hAnsi="Times New Roman" w:cs="Times New Roman"/>
          <w:sz w:val="24"/>
          <w:szCs w:val="24"/>
        </w:rPr>
      </w:pPr>
    </w:p>
    <w:p w14:paraId="78943231" w14:textId="6D67D0F8" w:rsidR="006F4A64" w:rsidRDefault="006F4A64" w:rsidP="006F4A6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AA4E21">
      <w:pPr>
        <w:spacing w:after="0" w:line="240"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E44A91">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E44A91">
            <w:pPr>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E44A91">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55CE2B6A" w14:textId="492021CD"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073866">
            <w:pPr>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073866">
            <w:pPr>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073866">
            <w:pPr>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073866">
            <w:pPr>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073866">
            <w:pPr>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073866">
            <w:pPr>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073866">
            <w:pPr>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35112A6D" w14:textId="3B3C4779"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099A7F20" w14:textId="207C53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AA4E21">
      <w:pPr>
        <w:spacing w:after="0" w:line="240" w:lineRule="auto"/>
        <w:rPr>
          <w:rFonts w:ascii="Times New Roman" w:hAnsi="Times New Roman" w:cs="Times New Roman"/>
          <w:sz w:val="24"/>
          <w:szCs w:val="24"/>
        </w:rPr>
      </w:pPr>
    </w:p>
    <w:p w14:paraId="09036F54" w14:textId="77777777" w:rsidR="005F125F" w:rsidRDefault="005F125F" w:rsidP="00B9784F">
      <w:pPr>
        <w:spacing w:after="0" w:line="240" w:lineRule="auto"/>
        <w:rPr>
          <w:rFonts w:ascii="Times New Roman" w:hAnsi="Times New Roman" w:cs="Times New Roman"/>
          <w:sz w:val="24"/>
          <w:szCs w:val="24"/>
        </w:rPr>
      </w:pPr>
    </w:p>
    <w:p w14:paraId="67DD2B16" w14:textId="34878DAE" w:rsidR="00B9784F" w:rsidRDefault="006F4A64" w:rsidP="00B978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E44A91">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B9784F">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E44A91">
            <w:pPr>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E44A91">
            <w:pPr>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E44A91">
            <w:pPr>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E44A91">
            <w:pPr>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E44A91">
            <w:pPr>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AC56CE">
            <w:pPr>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AC56CE">
            <w:pPr>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lastRenderedPageBreak/>
              <w:t>SCTA</w:t>
            </w:r>
          </w:p>
        </w:tc>
        <w:tc>
          <w:tcPr>
            <w:tcW w:w="572" w:type="pct"/>
          </w:tcPr>
          <w:p w14:paraId="579E9431" w14:textId="53A7E6F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AA4E21">
      <w:pPr>
        <w:spacing w:after="0" w:line="240" w:lineRule="auto"/>
        <w:rPr>
          <w:rFonts w:ascii="Times New Roman" w:hAnsi="Times New Roman" w:cs="Times New Roman"/>
          <w:sz w:val="24"/>
          <w:szCs w:val="24"/>
        </w:rPr>
      </w:pPr>
    </w:p>
    <w:p w14:paraId="5AC4636E" w14:textId="01134105" w:rsidR="00D41693" w:rsidRDefault="00D41693" w:rsidP="00AA4E21">
      <w:pPr>
        <w:spacing w:after="0" w:line="240" w:lineRule="auto"/>
        <w:rPr>
          <w:rFonts w:ascii="Times New Roman" w:hAnsi="Times New Roman" w:cs="Times New Roman"/>
          <w:sz w:val="24"/>
          <w:szCs w:val="24"/>
        </w:rPr>
      </w:pPr>
    </w:p>
    <w:p w14:paraId="5AB21E88" w14:textId="3FC2E761" w:rsidR="00A975B7" w:rsidRPr="0065153E" w:rsidRDefault="00A975B7" w:rsidP="00AA4E21">
      <w:pPr>
        <w:spacing w:after="0" w:line="240" w:lineRule="auto"/>
        <w:rPr>
          <w:rFonts w:ascii="Times New Roman" w:hAnsi="Times New Roman" w:cs="Times New Roman"/>
          <w:sz w:val="24"/>
          <w:szCs w:val="24"/>
        </w:rPr>
      </w:pPr>
    </w:p>
    <w:p w14:paraId="3C70E69A" w14:textId="19A6337D" w:rsidR="00800ADE" w:rsidRPr="0065153E" w:rsidRDefault="00800AD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AA4E21">
      <w:pPr>
        <w:spacing w:after="0" w:line="240" w:lineRule="auto"/>
        <w:rPr>
          <w:rFonts w:ascii="Times New Roman" w:hAnsi="Times New Roman" w:cs="Times New Roman"/>
          <w:sz w:val="24"/>
          <w:szCs w:val="24"/>
        </w:rPr>
      </w:pPr>
    </w:p>
    <w:p w14:paraId="03DE7543" w14:textId="1690B4D4" w:rsidR="00124164" w:rsidRPr="0065153E" w:rsidRDefault="00124164" w:rsidP="00124164">
      <w:pPr>
        <w:spacing w:after="0" w:line="240" w:lineRule="auto"/>
        <w:ind w:firstLine="720"/>
        <w:rPr>
          <w:rFonts w:ascii="Times New Roman" w:hAnsi="Times New Roman" w:cs="Times New Roman"/>
          <w:sz w:val="24"/>
        </w:rPr>
      </w:pPr>
      <w:r w:rsidRPr="0065153E">
        <w:rPr>
          <w:rFonts w:ascii="Times New Roman" w:hAnsi="Times New Roman" w:cs="Times New Roman"/>
          <w:sz w:val="24"/>
        </w:rPr>
        <w:t>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8879378" w14:textId="043159CF" w:rsidR="00D24F04" w:rsidRPr="0065153E" w:rsidRDefault="00D24F04" w:rsidP="00D24F04">
      <w:pPr>
        <w:spacing w:after="0" w:line="240" w:lineRule="auto"/>
        <w:rPr>
          <w:rFonts w:ascii="Times New Roman" w:hAnsi="Times New Roman" w:cs="Times New Roman"/>
          <w:sz w:val="24"/>
        </w:rPr>
      </w:pPr>
    </w:p>
    <w:p w14:paraId="744F0D5F" w14:textId="5346513E" w:rsidR="00D24F04" w:rsidRPr="0065153E" w:rsidRDefault="00D24F04" w:rsidP="00D24F04">
      <w:pPr>
        <w:spacing w:after="0" w:line="240"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D24F04">
      <w:pPr>
        <w:spacing w:after="0" w:line="240" w:lineRule="auto"/>
        <w:rPr>
          <w:rFonts w:ascii="Times New Roman" w:hAnsi="Times New Roman" w:cs="Times New Roman"/>
          <w:sz w:val="24"/>
        </w:rPr>
      </w:pPr>
    </w:p>
    <w:p w14:paraId="5D74682D" w14:textId="63780CD3" w:rsidR="00B57561" w:rsidRPr="0065153E" w:rsidRDefault="00B57561" w:rsidP="00D24F04">
      <w:pPr>
        <w:spacing w:after="0" w:line="240"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D24F04">
      <w:pPr>
        <w:spacing w:after="0" w:line="240" w:lineRule="auto"/>
        <w:rPr>
          <w:rFonts w:ascii="Times New Roman" w:hAnsi="Times New Roman" w:cs="Times New Roman"/>
          <w:sz w:val="24"/>
        </w:rPr>
      </w:pPr>
    </w:p>
    <w:p w14:paraId="2419CDCA" w14:textId="654F52F2" w:rsidR="00B57561" w:rsidRPr="0065153E" w:rsidRDefault="00B57561" w:rsidP="00D24F04">
      <w:pPr>
        <w:spacing w:after="0" w:line="240"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AA4E21">
      <w:pPr>
        <w:spacing w:after="0" w:line="240" w:lineRule="auto"/>
        <w:rPr>
          <w:rFonts w:ascii="Times New Roman" w:hAnsi="Times New Roman" w:cs="Times New Roman"/>
          <w:sz w:val="24"/>
          <w:szCs w:val="24"/>
        </w:rPr>
      </w:pPr>
    </w:p>
    <w:p w14:paraId="41C5A712" w14:textId="3E7176B5"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AA4E21">
      <w:pPr>
        <w:spacing w:after="0" w:line="240" w:lineRule="auto"/>
        <w:rPr>
          <w:rFonts w:ascii="Times New Roman" w:hAnsi="Times New Roman" w:cs="Times New Roman"/>
          <w:b/>
          <w:bCs/>
          <w:caps/>
          <w:sz w:val="24"/>
          <w:szCs w:val="24"/>
        </w:rPr>
      </w:pPr>
    </w:p>
    <w:p w14:paraId="53244EB8" w14:textId="308CF472" w:rsidR="001960AB" w:rsidRPr="0065153E" w:rsidRDefault="00F00EA0" w:rsidP="001960A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296209">
      <w:pPr>
        <w:spacing w:after="0" w:line="240" w:lineRule="auto"/>
        <w:rPr>
          <w:rFonts w:ascii="Times New Roman" w:hAnsi="Times New Roman" w:cs="Times New Roman"/>
          <w:sz w:val="24"/>
          <w:szCs w:val="24"/>
        </w:rPr>
      </w:pPr>
    </w:p>
    <w:p w14:paraId="251B8225" w14:textId="2B5C92B2" w:rsidR="00EA6D62" w:rsidRPr="0065153E" w:rsidRDefault="00EA6D62" w:rsidP="00AA4E21">
      <w:pPr>
        <w:spacing w:after="0" w:line="240" w:lineRule="auto"/>
        <w:rPr>
          <w:rFonts w:ascii="Times New Roman" w:hAnsi="Times New Roman" w:cs="Times New Roman"/>
          <w:sz w:val="24"/>
          <w:szCs w:val="24"/>
        </w:rPr>
      </w:pPr>
    </w:p>
    <w:p w14:paraId="1974748F" w14:textId="646DE5AE"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AA4E21">
      <w:pPr>
        <w:spacing w:after="0" w:line="240" w:lineRule="auto"/>
        <w:rPr>
          <w:rFonts w:ascii="Times New Roman" w:hAnsi="Times New Roman" w:cs="Times New Roman"/>
          <w:sz w:val="24"/>
          <w:szCs w:val="24"/>
        </w:rPr>
      </w:pPr>
    </w:p>
    <w:p w14:paraId="0847F272" w14:textId="521A3EA3" w:rsidR="00EA6D62" w:rsidRPr="0065153E" w:rsidRDefault="00EA6D62" w:rsidP="00AA4E21">
      <w:pPr>
        <w:spacing w:after="0" w:line="240" w:lineRule="auto"/>
        <w:rPr>
          <w:rFonts w:ascii="Times New Roman" w:hAnsi="Times New Roman" w:cs="Times New Roman"/>
          <w:sz w:val="24"/>
          <w:szCs w:val="24"/>
        </w:rPr>
      </w:pPr>
    </w:p>
    <w:p w14:paraId="53E1C9D5" w14:textId="131B45DD"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1853F0ED" w14:textId="3010A8B5" w:rsidR="00EA6D62" w:rsidRPr="0065153E" w:rsidRDefault="00EA6D62" w:rsidP="00AA4E21">
      <w:pPr>
        <w:spacing w:after="0" w:line="240" w:lineRule="auto"/>
        <w:rPr>
          <w:rFonts w:ascii="Times New Roman" w:hAnsi="Times New Roman" w:cs="Times New Roman"/>
          <w:sz w:val="24"/>
          <w:szCs w:val="24"/>
        </w:rPr>
      </w:pPr>
    </w:p>
    <w:p w14:paraId="390AFEFA" w14:textId="75E48892" w:rsidR="00BD5761" w:rsidRDefault="00BD5761" w:rsidP="00070AE1">
      <w:pPr>
        <w:spacing w:line="240" w:lineRule="auto"/>
        <w:rPr>
          <w:rFonts w:ascii="Times New Roman" w:hAnsi="Times New Roman" w:cs="Times New Roman"/>
          <w:sz w:val="24"/>
          <w:szCs w:val="24"/>
        </w:rPr>
      </w:pPr>
    </w:p>
    <w:p w14:paraId="5B583B61" w14:textId="62EAD945" w:rsidR="00BD5761" w:rsidRDefault="00BD5761" w:rsidP="00070AE1">
      <w:pPr>
        <w:spacing w:line="240" w:lineRule="auto"/>
        <w:rPr>
          <w:rFonts w:ascii="Times New Roman" w:hAnsi="Times New Roman" w:cs="Times New Roman"/>
          <w:sz w:val="24"/>
          <w:szCs w:val="24"/>
        </w:rPr>
      </w:pPr>
    </w:p>
    <w:p w14:paraId="669E0E85" w14:textId="77777777" w:rsidR="00BD5761" w:rsidRPr="0065153E" w:rsidRDefault="00BD5761" w:rsidP="00070AE1">
      <w:pPr>
        <w:spacing w:line="240" w:lineRule="auto"/>
        <w:rPr>
          <w:rFonts w:ascii="Times New Roman" w:hAnsi="Times New Roman" w:cs="Times New Roman"/>
          <w:sz w:val="24"/>
          <w:szCs w:val="24"/>
        </w:rPr>
      </w:pPr>
    </w:p>
    <w:p w14:paraId="6B94E828" w14:textId="0904B2F1" w:rsidR="00070AE1" w:rsidRPr="0065153E" w:rsidRDefault="00070AE1" w:rsidP="00AA4E21">
      <w:pPr>
        <w:spacing w:after="0" w:line="240" w:lineRule="auto"/>
        <w:rPr>
          <w:rFonts w:ascii="Times New Roman" w:hAnsi="Times New Roman" w:cs="Times New Roman"/>
          <w:sz w:val="24"/>
          <w:szCs w:val="24"/>
        </w:rPr>
      </w:pPr>
    </w:p>
    <w:p w14:paraId="17DAAB56" w14:textId="77777777" w:rsidR="00070AE1" w:rsidRPr="0065153E" w:rsidRDefault="00070AE1" w:rsidP="00070AE1">
      <w:pPr>
        <w:spacing w:line="240" w:lineRule="auto"/>
        <w:rPr>
          <w:rFonts w:ascii="Times New Roman" w:hAnsi="Times New Roman" w:cs="Times New Roman"/>
          <w:sz w:val="24"/>
        </w:rPr>
      </w:pPr>
      <w:commentRangeStart w:id="3"/>
      <w:r w:rsidRPr="0065153E">
        <w:rPr>
          <w:rFonts w:ascii="Times New Roman" w:hAnsi="Times New Roman" w:cs="Times New Roman"/>
          <w:sz w:val="24"/>
          <w:szCs w:val="24"/>
        </w:rPr>
        <w:t xml:space="preserve">Table 2. </w:t>
      </w:r>
      <w:commentRangeEnd w:id="3"/>
      <w:r w:rsidR="00320CCB">
        <w:rPr>
          <w:rStyle w:val="CommentReference"/>
        </w:rPr>
        <w:commentReference w:id="3"/>
      </w:r>
      <w:r w:rsidRPr="0065153E">
        <w:rPr>
          <w:rFonts w:ascii="Times New Roman" w:hAnsi="Times New Roman" w:cs="Times New Roman"/>
          <w:sz w:val="24"/>
        </w:rPr>
        <w:t xml:space="preserve">For analysis of historical land cover in </w:t>
      </w:r>
      <w:r w:rsidRPr="0065153E">
        <w:rPr>
          <w:rFonts w:ascii="Times New Roman" w:hAnsi="Times New Roman" w:cs="Times New Roman"/>
          <w:sz w:val="24"/>
          <w:szCs w:val="24"/>
        </w:rPr>
        <w:t>Chapter 1 (potential effects of climate and land cover change on forest songbirds of the Appalachian Mountains)</w:t>
      </w:r>
      <w:r w:rsidRPr="0065153E">
        <w:rPr>
          <w:rFonts w:ascii="Times New Roman" w:hAnsi="Times New Roman" w:cs="Times New Roman"/>
          <w:sz w:val="24"/>
        </w:rPr>
        <w:t xml:space="preserve">, I will combine the various land </w:t>
      </w:r>
      <w:r w:rsidRPr="0065153E">
        <w:rPr>
          <w:rFonts w:ascii="Times New Roman" w:hAnsi="Times New Roman" w:cs="Times New Roman"/>
          <w:sz w:val="24"/>
        </w:rPr>
        <w:lastRenderedPageBreak/>
        <w:t>cover categories from the 2001, 2004, 2006, 2008, 2011, 2013, and 2016 National Land Cover Databases (NLCD) into 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070AE1" w:rsidRPr="0065153E" w14:paraId="5455FB17" w14:textId="77777777" w:rsidTr="00687E1F">
        <w:trPr>
          <w:trHeight w:val="277"/>
        </w:trPr>
        <w:tc>
          <w:tcPr>
            <w:tcW w:w="4015" w:type="dxa"/>
            <w:tcBorders>
              <w:top w:val="single" w:sz="4" w:space="0" w:color="auto"/>
              <w:bottom w:val="single" w:sz="4" w:space="0" w:color="auto"/>
            </w:tcBorders>
          </w:tcPr>
          <w:p w14:paraId="3AEBAFB9"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7EC12FDC"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 xml:space="preserve">NLCD Land Cover Categories </w:t>
            </w:r>
          </w:p>
        </w:tc>
      </w:tr>
      <w:tr w:rsidR="00070AE1" w:rsidRPr="0065153E" w14:paraId="6607097E" w14:textId="77777777" w:rsidTr="00687E1F">
        <w:trPr>
          <w:trHeight w:val="833"/>
        </w:trPr>
        <w:tc>
          <w:tcPr>
            <w:tcW w:w="4015" w:type="dxa"/>
            <w:tcBorders>
              <w:top w:val="single" w:sz="4" w:space="0" w:color="auto"/>
            </w:tcBorders>
          </w:tcPr>
          <w:p w14:paraId="018E780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Deciduous and Mixed Forest</w:t>
            </w:r>
          </w:p>
        </w:tc>
        <w:tc>
          <w:tcPr>
            <w:tcW w:w="5316" w:type="dxa"/>
            <w:tcBorders>
              <w:top w:val="single" w:sz="4" w:space="0" w:color="auto"/>
            </w:tcBorders>
          </w:tcPr>
          <w:p w14:paraId="51A04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ciduous Forest</w:t>
            </w:r>
          </w:p>
          <w:p w14:paraId="0C67D1B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Mixed Forest</w:t>
            </w:r>
          </w:p>
          <w:p w14:paraId="05E59687"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Woody Wetlands</w:t>
            </w:r>
          </w:p>
          <w:p w14:paraId="53CC773C" w14:textId="77777777" w:rsidR="00070AE1" w:rsidRPr="0065153E" w:rsidRDefault="00070AE1" w:rsidP="00687E1F">
            <w:pPr>
              <w:rPr>
                <w:rFonts w:ascii="Times New Roman" w:hAnsi="Times New Roman" w:cs="Times New Roman"/>
                <w:sz w:val="24"/>
                <w:szCs w:val="24"/>
              </w:rPr>
            </w:pPr>
          </w:p>
        </w:tc>
      </w:tr>
      <w:tr w:rsidR="00070AE1" w:rsidRPr="0065153E" w14:paraId="09D377C2" w14:textId="77777777" w:rsidTr="00687E1F">
        <w:trPr>
          <w:trHeight w:val="277"/>
        </w:trPr>
        <w:tc>
          <w:tcPr>
            <w:tcW w:w="4015" w:type="dxa"/>
          </w:tcPr>
          <w:p w14:paraId="370418A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oniferous Forest</w:t>
            </w:r>
          </w:p>
        </w:tc>
        <w:tc>
          <w:tcPr>
            <w:tcW w:w="5316" w:type="dxa"/>
          </w:tcPr>
          <w:p w14:paraId="33330F3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vergreen Forest</w:t>
            </w:r>
          </w:p>
          <w:p w14:paraId="48DAB80C" w14:textId="77777777" w:rsidR="00070AE1" w:rsidRPr="0065153E" w:rsidRDefault="00070AE1" w:rsidP="00687E1F">
            <w:pPr>
              <w:rPr>
                <w:rFonts w:ascii="Times New Roman" w:hAnsi="Times New Roman" w:cs="Times New Roman"/>
                <w:sz w:val="24"/>
                <w:szCs w:val="24"/>
              </w:rPr>
            </w:pPr>
          </w:p>
        </w:tc>
      </w:tr>
      <w:tr w:rsidR="00070AE1" w:rsidRPr="0065153E" w14:paraId="79772D33" w14:textId="77777777" w:rsidTr="00687E1F">
        <w:trPr>
          <w:trHeight w:val="1111"/>
        </w:trPr>
        <w:tc>
          <w:tcPr>
            <w:tcW w:w="4015" w:type="dxa"/>
          </w:tcPr>
          <w:p w14:paraId="10A60753"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Urban/Developed</w:t>
            </w:r>
          </w:p>
        </w:tc>
        <w:tc>
          <w:tcPr>
            <w:tcW w:w="5316" w:type="dxa"/>
          </w:tcPr>
          <w:p w14:paraId="4C73B75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Open Space</w:t>
            </w:r>
          </w:p>
          <w:p w14:paraId="0E4C9929"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Low Intensity</w:t>
            </w:r>
          </w:p>
          <w:p w14:paraId="2B9C819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Medium Intensity</w:t>
            </w:r>
          </w:p>
          <w:p w14:paraId="2E24C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High Intensity</w:t>
            </w:r>
          </w:p>
          <w:p w14:paraId="538A3DF1" w14:textId="77777777" w:rsidR="00070AE1" w:rsidRPr="0065153E" w:rsidRDefault="00070AE1" w:rsidP="00687E1F">
            <w:pPr>
              <w:rPr>
                <w:rFonts w:ascii="Times New Roman" w:hAnsi="Times New Roman" w:cs="Times New Roman"/>
                <w:sz w:val="24"/>
                <w:szCs w:val="24"/>
              </w:rPr>
            </w:pPr>
          </w:p>
        </w:tc>
      </w:tr>
      <w:tr w:rsidR="00070AE1" w:rsidRPr="0065153E" w14:paraId="3F809DF1" w14:textId="77777777" w:rsidTr="00687E1F">
        <w:trPr>
          <w:trHeight w:val="1667"/>
        </w:trPr>
        <w:tc>
          <w:tcPr>
            <w:tcW w:w="4015" w:type="dxa"/>
          </w:tcPr>
          <w:p w14:paraId="6C0DF7E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Non-Forest</w:t>
            </w:r>
          </w:p>
        </w:tc>
        <w:tc>
          <w:tcPr>
            <w:tcW w:w="5316" w:type="dxa"/>
          </w:tcPr>
          <w:p w14:paraId="6EEB8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Grassland/Herbaceous</w:t>
            </w:r>
          </w:p>
          <w:p w14:paraId="5D37702C"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Shrub/Scrub</w:t>
            </w:r>
          </w:p>
          <w:p w14:paraId="32D7224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asture/Hay</w:t>
            </w:r>
          </w:p>
          <w:p w14:paraId="024AAC8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ultivated Crops</w:t>
            </w:r>
          </w:p>
          <w:p w14:paraId="05CA5DE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mergent Herbaceous Wetlands</w:t>
            </w:r>
          </w:p>
        </w:tc>
      </w:tr>
      <w:tr w:rsidR="00070AE1" w:rsidRPr="0065153E" w14:paraId="68D00EB4" w14:textId="77777777" w:rsidTr="00687E1F">
        <w:trPr>
          <w:trHeight w:val="821"/>
        </w:trPr>
        <w:tc>
          <w:tcPr>
            <w:tcW w:w="4015" w:type="dxa"/>
            <w:tcBorders>
              <w:bottom w:val="single" w:sz="4" w:space="0" w:color="auto"/>
            </w:tcBorders>
          </w:tcPr>
          <w:p w14:paraId="4437F42B"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Non-Habitat</w:t>
            </w:r>
          </w:p>
        </w:tc>
        <w:tc>
          <w:tcPr>
            <w:tcW w:w="5316" w:type="dxa"/>
            <w:tcBorders>
              <w:bottom w:val="single" w:sz="4" w:space="0" w:color="auto"/>
            </w:tcBorders>
          </w:tcPr>
          <w:p w14:paraId="319EE71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Open Water</w:t>
            </w:r>
          </w:p>
          <w:p w14:paraId="3813620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Barren Land (Rock/Sand/Clay)</w:t>
            </w:r>
          </w:p>
          <w:p w14:paraId="5AA45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erennial Ice/Snow</w:t>
            </w:r>
          </w:p>
          <w:p w14:paraId="6E3B0231"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Unconsolidated Shore</w:t>
            </w:r>
          </w:p>
        </w:tc>
      </w:tr>
    </w:tbl>
    <w:p w14:paraId="10D107CE" w14:textId="77777777" w:rsidR="00070AE1" w:rsidRPr="0065153E" w:rsidRDefault="00070AE1" w:rsidP="00070AE1">
      <w:pPr>
        <w:spacing w:line="240" w:lineRule="auto"/>
        <w:rPr>
          <w:rFonts w:ascii="Times New Roman" w:hAnsi="Times New Roman" w:cs="Times New Roman"/>
          <w:sz w:val="24"/>
          <w:szCs w:val="24"/>
        </w:rPr>
      </w:pPr>
    </w:p>
    <w:p w14:paraId="14518EA9" w14:textId="77777777" w:rsidR="00070AE1" w:rsidRPr="0065153E" w:rsidRDefault="00070AE1" w:rsidP="00AA4E21">
      <w:pPr>
        <w:spacing w:after="0" w:line="240" w:lineRule="auto"/>
        <w:rPr>
          <w:rFonts w:ascii="Times New Roman" w:hAnsi="Times New Roman" w:cs="Times New Roman"/>
          <w:sz w:val="24"/>
          <w:szCs w:val="24"/>
        </w:rPr>
      </w:pPr>
    </w:p>
    <w:p w14:paraId="34285945" w14:textId="77777777" w:rsidR="003B48A5" w:rsidRPr="0065153E" w:rsidRDefault="003B48A5" w:rsidP="00AA4E21">
      <w:pPr>
        <w:spacing w:after="0" w:line="240" w:lineRule="auto"/>
        <w:rPr>
          <w:rFonts w:ascii="Times New Roman" w:hAnsi="Times New Roman" w:cs="Times New Roman"/>
          <w:sz w:val="24"/>
          <w:szCs w:val="24"/>
        </w:rPr>
      </w:pPr>
    </w:p>
    <w:p w14:paraId="4694BC51" w14:textId="530937BB" w:rsidR="00EA6D62" w:rsidRPr="0065153E" w:rsidRDefault="00EA6D62" w:rsidP="00AA4E21">
      <w:pPr>
        <w:spacing w:after="0" w:line="240" w:lineRule="auto"/>
        <w:rPr>
          <w:rFonts w:ascii="Times New Roman" w:hAnsi="Times New Roman" w:cs="Times New Roman"/>
          <w:sz w:val="24"/>
          <w:szCs w:val="24"/>
        </w:rPr>
      </w:pPr>
    </w:p>
    <w:p w14:paraId="23ABE5A4" w14:textId="3F18BB3B"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AA4E21">
      <w:pPr>
        <w:spacing w:after="0" w:line="240" w:lineRule="auto"/>
        <w:rPr>
          <w:rFonts w:ascii="Times New Roman" w:hAnsi="Times New Roman" w:cs="Times New Roman"/>
          <w:b/>
          <w:bCs/>
          <w:sz w:val="24"/>
          <w:szCs w:val="24"/>
        </w:rPr>
      </w:pPr>
    </w:p>
    <w:p w14:paraId="201BCD57" w14:textId="2B98CA85" w:rsidR="00AD058A" w:rsidRPr="0065153E" w:rsidRDefault="00927AD5" w:rsidP="00070AE1">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3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3200620" w:rsidR="00070AE1" w:rsidRPr="0065153E" w:rsidRDefault="00070AE1" w:rsidP="00070AE1">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927AD5" w:rsidRPr="00927AD5">
        <w:rPr>
          <w:rFonts w:ascii="Times New Roman" w:hAnsi="Times New Roman" w:cs="Times New Roman"/>
          <w:sz w:val="24"/>
          <w:szCs w:val="24"/>
          <w:highlight w:val="yellow"/>
        </w:rPr>
        <w:t>XXX</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77777777" w:rsidR="00070AE1" w:rsidRPr="0065153E" w:rsidRDefault="00070AE1" w:rsidP="00AA4E21">
      <w:pPr>
        <w:spacing w:after="0" w:line="240"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7A36B21" w14:textId="5933B706" w:rsidR="00C3287B" w:rsidRDefault="00C3287B">
      <w:pPr>
        <w:pStyle w:val="CommentText"/>
      </w:pPr>
      <w:r>
        <w:rPr>
          <w:rStyle w:val="CommentReference"/>
        </w:rPr>
        <w:annotationRef/>
      </w:r>
      <w:r>
        <w:t>NAWA counts are way off base</w:t>
      </w:r>
    </w:p>
  </w:comment>
  <w:comment w:id="3" w:author="hlclipp@mix.wvu.edu" w:date="2021-08-29T18:04:00Z" w:initials="h">
    <w:p w14:paraId="724E361F" w14:textId="2946EC68" w:rsidR="00C3287B" w:rsidRDefault="00C3287B">
      <w:pPr>
        <w:pStyle w:val="CommentText"/>
      </w:pPr>
      <w:r>
        <w:rPr>
          <w:rStyle w:val="CommentReference"/>
        </w:rPr>
        <w:annotationRef/>
      </w:r>
      <w:r>
        <w:t>This table is 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36B21" w15:done="0"/>
  <w15:commentEx w15:paraId="724E36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Extensible w16cex:durableId="24D64ABD" w16cex:dateUtc="2021-08-29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36B21" w16cid:durableId="24D82649"/>
  <w16cid:commentId w16cid:paraId="724E361F" w16cid:durableId="24D64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11723"/>
    <w:rsid w:val="00023495"/>
    <w:rsid w:val="00025B1D"/>
    <w:rsid w:val="00027C73"/>
    <w:rsid w:val="00027DC2"/>
    <w:rsid w:val="00034F4D"/>
    <w:rsid w:val="00054182"/>
    <w:rsid w:val="00060331"/>
    <w:rsid w:val="00066E85"/>
    <w:rsid w:val="00070AE1"/>
    <w:rsid w:val="00073866"/>
    <w:rsid w:val="00080F5E"/>
    <w:rsid w:val="00081212"/>
    <w:rsid w:val="000828CD"/>
    <w:rsid w:val="0008353F"/>
    <w:rsid w:val="00083D74"/>
    <w:rsid w:val="0009337B"/>
    <w:rsid w:val="00095160"/>
    <w:rsid w:val="000B1E94"/>
    <w:rsid w:val="000B66EA"/>
    <w:rsid w:val="000C02AA"/>
    <w:rsid w:val="000C5BA5"/>
    <w:rsid w:val="000D1A78"/>
    <w:rsid w:val="000D6E30"/>
    <w:rsid w:val="000E1155"/>
    <w:rsid w:val="000E2156"/>
    <w:rsid w:val="000F31C8"/>
    <w:rsid w:val="00100E7B"/>
    <w:rsid w:val="00101338"/>
    <w:rsid w:val="00102AED"/>
    <w:rsid w:val="001060FC"/>
    <w:rsid w:val="0010628B"/>
    <w:rsid w:val="00124164"/>
    <w:rsid w:val="00131625"/>
    <w:rsid w:val="00137448"/>
    <w:rsid w:val="001449B3"/>
    <w:rsid w:val="00150529"/>
    <w:rsid w:val="00157FB0"/>
    <w:rsid w:val="001718F3"/>
    <w:rsid w:val="001729A0"/>
    <w:rsid w:val="00172CB6"/>
    <w:rsid w:val="00174958"/>
    <w:rsid w:val="00177B7C"/>
    <w:rsid w:val="001811C8"/>
    <w:rsid w:val="00183410"/>
    <w:rsid w:val="00184724"/>
    <w:rsid w:val="00190149"/>
    <w:rsid w:val="0019298D"/>
    <w:rsid w:val="001960AB"/>
    <w:rsid w:val="001A2DDD"/>
    <w:rsid w:val="001A3F28"/>
    <w:rsid w:val="001A5DDB"/>
    <w:rsid w:val="001B725A"/>
    <w:rsid w:val="001D036A"/>
    <w:rsid w:val="001D7298"/>
    <w:rsid w:val="001D79CD"/>
    <w:rsid w:val="00210DCB"/>
    <w:rsid w:val="00214392"/>
    <w:rsid w:val="00222040"/>
    <w:rsid w:val="002227E3"/>
    <w:rsid w:val="002361A4"/>
    <w:rsid w:val="0024003D"/>
    <w:rsid w:val="00243F71"/>
    <w:rsid w:val="00245F8B"/>
    <w:rsid w:val="00246018"/>
    <w:rsid w:val="0025607E"/>
    <w:rsid w:val="00283EAA"/>
    <w:rsid w:val="002944E3"/>
    <w:rsid w:val="00296209"/>
    <w:rsid w:val="002A0CA1"/>
    <w:rsid w:val="002A100B"/>
    <w:rsid w:val="002A298B"/>
    <w:rsid w:val="002B1008"/>
    <w:rsid w:val="002B35AF"/>
    <w:rsid w:val="002C2E60"/>
    <w:rsid w:val="002D08CD"/>
    <w:rsid w:val="002D76B3"/>
    <w:rsid w:val="002E2CE5"/>
    <w:rsid w:val="002E59B4"/>
    <w:rsid w:val="002F13A5"/>
    <w:rsid w:val="002F6B6A"/>
    <w:rsid w:val="00300A6E"/>
    <w:rsid w:val="003119B4"/>
    <w:rsid w:val="003126A0"/>
    <w:rsid w:val="00314504"/>
    <w:rsid w:val="003173A3"/>
    <w:rsid w:val="00320CCB"/>
    <w:rsid w:val="00323F27"/>
    <w:rsid w:val="00326CB4"/>
    <w:rsid w:val="00346D6F"/>
    <w:rsid w:val="003476F7"/>
    <w:rsid w:val="003575F3"/>
    <w:rsid w:val="00357DC6"/>
    <w:rsid w:val="0036150F"/>
    <w:rsid w:val="00374E80"/>
    <w:rsid w:val="003766D6"/>
    <w:rsid w:val="00386DFA"/>
    <w:rsid w:val="00392FBA"/>
    <w:rsid w:val="003A5741"/>
    <w:rsid w:val="003B48A5"/>
    <w:rsid w:val="003C0968"/>
    <w:rsid w:val="003D0E36"/>
    <w:rsid w:val="003D2C56"/>
    <w:rsid w:val="003D46EE"/>
    <w:rsid w:val="003E49CE"/>
    <w:rsid w:val="004222D3"/>
    <w:rsid w:val="0042301F"/>
    <w:rsid w:val="0044045F"/>
    <w:rsid w:val="00455175"/>
    <w:rsid w:val="00455568"/>
    <w:rsid w:val="004609A6"/>
    <w:rsid w:val="00464B64"/>
    <w:rsid w:val="004733F6"/>
    <w:rsid w:val="00484AD3"/>
    <w:rsid w:val="00486725"/>
    <w:rsid w:val="004A0E70"/>
    <w:rsid w:val="004E6BA6"/>
    <w:rsid w:val="005215C4"/>
    <w:rsid w:val="0052482A"/>
    <w:rsid w:val="00527B28"/>
    <w:rsid w:val="00531DA0"/>
    <w:rsid w:val="00545042"/>
    <w:rsid w:val="00546B44"/>
    <w:rsid w:val="005538FB"/>
    <w:rsid w:val="005547AC"/>
    <w:rsid w:val="00561B1A"/>
    <w:rsid w:val="0059417D"/>
    <w:rsid w:val="005967D3"/>
    <w:rsid w:val="005B5B2F"/>
    <w:rsid w:val="005C7B6B"/>
    <w:rsid w:val="005E018A"/>
    <w:rsid w:val="005E5C5B"/>
    <w:rsid w:val="005F125F"/>
    <w:rsid w:val="005F4E11"/>
    <w:rsid w:val="00604371"/>
    <w:rsid w:val="00606E8F"/>
    <w:rsid w:val="00607116"/>
    <w:rsid w:val="00611F26"/>
    <w:rsid w:val="00617737"/>
    <w:rsid w:val="006248BD"/>
    <w:rsid w:val="0063266A"/>
    <w:rsid w:val="0063646B"/>
    <w:rsid w:val="00646CC3"/>
    <w:rsid w:val="00647FB6"/>
    <w:rsid w:val="0065153E"/>
    <w:rsid w:val="00657B58"/>
    <w:rsid w:val="00660C77"/>
    <w:rsid w:val="0067110D"/>
    <w:rsid w:val="00671FC6"/>
    <w:rsid w:val="0067290E"/>
    <w:rsid w:val="00684ED5"/>
    <w:rsid w:val="00687E1F"/>
    <w:rsid w:val="006932AB"/>
    <w:rsid w:val="006A77E6"/>
    <w:rsid w:val="006C0A4C"/>
    <w:rsid w:val="006C48A9"/>
    <w:rsid w:val="006C7AE5"/>
    <w:rsid w:val="006C7AEF"/>
    <w:rsid w:val="006D0638"/>
    <w:rsid w:val="006D4D91"/>
    <w:rsid w:val="006D5D5E"/>
    <w:rsid w:val="006E2119"/>
    <w:rsid w:val="006F3224"/>
    <w:rsid w:val="006F4A64"/>
    <w:rsid w:val="0070395B"/>
    <w:rsid w:val="007108D2"/>
    <w:rsid w:val="0071571C"/>
    <w:rsid w:val="007431EF"/>
    <w:rsid w:val="00757A06"/>
    <w:rsid w:val="007639B3"/>
    <w:rsid w:val="007747B5"/>
    <w:rsid w:val="00775E29"/>
    <w:rsid w:val="00776E03"/>
    <w:rsid w:val="00781C5B"/>
    <w:rsid w:val="00790755"/>
    <w:rsid w:val="00791101"/>
    <w:rsid w:val="0079426B"/>
    <w:rsid w:val="00794D01"/>
    <w:rsid w:val="007951A9"/>
    <w:rsid w:val="007A029C"/>
    <w:rsid w:val="007A052C"/>
    <w:rsid w:val="007A3A71"/>
    <w:rsid w:val="007A5E04"/>
    <w:rsid w:val="007B7230"/>
    <w:rsid w:val="007C0E0E"/>
    <w:rsid w:val="007C3EF2"/>
    <w:rsid w:val="007D7F5B"/>
    <w:rsid w:val="007E4295"/>
    <w:rsid w:val="007E7814"/>
    <w:rsid w:val="00800663"/>
    <w:rsid w:val="00800ADE"/>
    <w:rsid w:val="00801AA0"/>
    <w:rsid w:val="008027BF"/>
    <w:rsid w:val="00806965"/>
    <w:rsid w:val="008119B1"/>
    <w:rsid w:val="0081711C"/>
    <w:rsid w:val="00847433"/>
    <w:rsid w:val="00852B59"/>
    <w:rsid w:val="00853067"/>
    <w:rsid w:val="008572BB"/>
    <w:rsid w:val="00863621"/>
    <w:rsid w:val="00863925"/>
    <w:rsid w:val="00863A8B"/>
    <w:rsid w:val="008670CB"/>
    <w:rsid w:val="00867AC5"/>
    <w:rsid w:val="00870D56"/>
    <w:rsid w:val="00892B2E"/>
    <w:rsid w:val="008955AD"/>
    <w:rsid w:val="008A102C"/>
    <w:rsid w:val="008A2102"/>
    <w:rsid w:val="008B780E"/>
    <w:rsid w:val="008C0485"/>
    <w:rsid w:val="008C3968"/>
    <w:rsid w:val="008C6947"/>
    <w:rsid w:val="008D04FA"/>
    <w:rsid w:val="008D1BFB"/>
    <w:rsid w:val="008D5ABE"/>
    <w:rsid w:val="008D5E6F"/>
    <w:rsid w:val="008D6B5F"/>
    <w:rsid w:val="008F05D8"/>
    <w:rsid w:val="008F739E"/>
    <w:rsid w:val="008F7E29"/>
    <w:rsid w:val="00902B4C"/>
    <w:rsid w:val="0090548C"/>
    <w:rsid w:val="00920E90"/>
    <w:rsid w:val="00927AD5"/>
    <w:rsid w:val="00930CBC"/>
    <w:rsid w:val="00931DBF"/>
    <w:rsid w:val="00934198"/>
    <w:rsid w:val="0096519E"/>
    <w:rsid w:val="009703F4"/>
    <w:rsid w:val="0097220A"/>
    <w:rsid w:val="009844A1"/>
    <w:rsid w:val="00997BC8"/>
    <w:rsid w:val="009A4846"/>
    <w:rsid w:val="009A71DD"/>
    <w:rsid w:val="009D6AE4"/>
    <w:rsid w:val="009E0047"/>
    <w:rsid w:val="009E2401"/>
    <w:rsid w:val="009E40CD"/>
    <w:rsid w:val="009F0352"/>
    <w:rsid w:val="009F0C52"/>
    <w:rsid w:val="009F5B86"/>
    <w:rsid w:val="009F7EA6"/>
    <w:rsid w:val="00A03F22"/>
    <w:rsid w:val="00A0562A"/>
    <w:rsid w:val="00A07C58"/>
    <w:rsid w:val="00A14629"/>
    <w:rsid w:val="00A16D2A"/>
    <w:rsid w:val="00A24C76"/>
    <w:rsid w:val="00A2574E"/>
    <w:rsid w:val="00A4330C"/>
    <w:rsid w:val="00A539B6"/>
    <w:rsid w:val="00A72D1C"/>
    <w:rsid w:val="00A73F25"/>
    <w:rsid w:val="00A84561"/>
    <w:rsid w:val="00A878C5"/>
    <w:rsid w:val="00A975B7"/>
    <w:rsid w:val="00AA2500"/>
    <w:rsid w:val="00AA472A"/>
    <w:rsid w:val="00AA4E21"/>
    <w:rsid w:val="00AB0582"/>
    <w:rsid w:val="00AB08F1"/>
    <w:rsid w:val="00AB1667"/>
    <w:rsid w:val="00AB2F2B"/>
    <w:rsid w:val="00AB324D"/>
    <w:rsid w:val="00AC279A"/>
    <w:rsid w:val="00AC56CE"/>
    <w:rsid w:val="00AD058A"/>
    <w:rsid w:val="00AD7C44"/>
    <w:rsid w:val="00B25D83"/>
    <w:rsid w:val="00B262F9"/>
    <w:rsid w:val="00B37EBF"/>
    <w:rsid w:val="00B545D4"/>
    <w:rsid w:val="00B57561"/>
    <w:rsid w:val="00B631B3"/>
    <w:rsid w:val="00B85B3C"/>
    <w:rsid w:val="00B86A75"/>
    <w:rsid w:val="00B90FC5"/>
    <w:rsid w:val="00B9697C"/>
    <w:rsid w:val="00B9784F"/>
    <w:rsid w:val="00BA2DAD"/>
    <w:rsid w:val="00BA36E6"/>
    <w:rsid w:val="00BA7340"/>
    <w:rsid w:val="00BB1A01"/>
    <w:rsid w:val="00BB2C14"/>
    <w:rsid w:val="00BB6A59"/>
    <w:rsid w:val="00BB6EF2"/>
    <w:rsid w:val="00BC224F"/>
    <w:rsid w:val="00BC6CE4"/>
    <w:rsid w:val="00BD0B5C"/>
    <w:rsid w:val="00BD28F4"/>
    <w:rsid w:val="00BD5761"/>
    <w:rsid w:val="00BE19B2"/>
    <w:rsid w:val="00BF0293"/>
    <w:rsid w:val="00BF4631"/>
    <w:rsid w:val="00BF5363"/>
    <w:rsid w:val="00C00772"/>
    <w:rsid w:val="00C112AF"/>
    <w:rsid w:val="00C3287B"/>
    <w:rsid w:val="00C4194C"/>
    <w:rsid w:val="00C472D3"/>
    <w:rsid w:val="00C57592"/>
    <w:rsid w:val="00C6371E"/>
    <w:rsid w:val="00C7237B"/>
    <w:rsid w:val="00C72E88"/>
    <w:rsid w:val="00C81A65"/>
    <w:rsid w:val="00C93C01"/>
    <w:rsid w:val="00CA599E"/>
    <w:rsid w:val="00CA5F33"/>
    <w:rsid w:val="00CC0452"/>
    <w:rsid w:val="00CC0640"/>
    <w:rsid w:val="00CC16BB"/>
    <w:rsid w:val="00CC4D9C"/>
    <w:rsid w:val="00CD4008"/>
    <w:rsid w:val="00CE6AB0"/>
    <w:rsid w:val="00CF2A63"/>
    <w:rsid w:val="00D05875"/>
    <w:rsid w:val="00D07541"/>
    <w:rsid w:val="00D12BBF"/>
    <w:rsid w:val="00D24F04"/>
    <w:rsid w:val="00D24F30"/>
    <w:rsid w:val="00D41693"/>
    <w:rsid w:val="00D730AB"/>
    <w:rsid w:val="00D85AFF"/>
    <w:rsid w:val="00D8716A"/>
    <w:rsid w:val="00D95157"/>
    <w:rsid w:val="00DA57F2"/>
    <w:rsid w:val="00DA77DC"/>
    <w:rsid w:val="00DB2914"/>
    <w:rsid w:val="00DB3576"/>
    <w:rsid w:val="00DC1305"/>
    <w:rsid w:val="00DC1E2A"/>
    <w:rsid w:val="00DC39F3"/>
    <w:rsid w:val="00DD05D3"/>
    <w:rsid w:val="00DD637B"/>
    <w:rsid w:val="00DE62B5"/>
    <w:rsid w:val="00E05E74"/>
    <w:rsid w:val="00E174BD"/>
    <w:rsid w:val="00E17798"/>
    <w:rsid w:val="00E20DDB"/>
    <w:rsid w:val="00E25B10"/>
    <w:rsid w:val="00E27191"/>
    <w:rsid w:val="00E315F6"/>
    <w:rsid w:val="00E32871"/>
    <w:rsid w:val="00E3363B"/>
    <w:rsid w:val="00E44A91"/>
    <w:rsid w:val="00E44F11"/>
    <w:rsid w:val="00E5003D"/>
    <w:rsid w:val="00E600E4"/>
    <w:rsid w:val="00E741CE"/>
    <w:rsid w:val="00E80B3C"/>
    <w:rsid w:val="00E87A2A"/>
    <w:rsid w:val="00EA6D62"/>
    <w:rsid w:val="00EB578E"/>
    <w:rsid w:val="00EC0C9E"/>
    <w:rsid w:val="00EC3B49"/>
    <w:rsid w:val="00EC4E8F"/>
    <w:rsid w:val="00EC7C72"/>
    <w:rsid w:val="00ED154B"/>
    <w:rsid w:val="00ED2545"/>
    <w:rsid w:val="00EE4EB5"/>
    <w:rsid w:val="00EE79CC"/>
    <w:rsid w:val="00EF5A21"/>
    <w:rsid w:val="00F00EA0"/>
    <w:rsid w:val="00F063EB"/>
    <w:rsid w:val="00F22F55"/>
    <w:rsid w:val="00F25497"/>
    <w:rsid w:val="00F25B39"/>
    <w:rsid w:val="00F31639"/>
    <w:rsid w:val="00F44A63"/>
    <w:rsid w:val="00F44FBA"/>
    <w:rsid w:val="00F4542A"/>
    <w:rsid w:val="00F73DE3"/>
    <w:rsid w:val="00F776EF"/>
    <w:rsid w:val="00F832EF"/>
    <w:rsid w:val="00F858EC"/>
    <w:rsid w:val="00F94CCF"/>
    <w:rsid w:val="00F96F93"/>
    <w:rsid w:val="00FA1392"/>
    <w:rsid w:val="00FA2D37"/>
    <w:rsid w:val="00FC1239"/>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9" Type="http://schemas.openxmlformats.org/officeDocument/2006/relationships/fontTable" Target="fontTable.xml"/><Relationship Id="rId21" Type="http://schemas.openxmlformats.org/officeDocument/2006/relationships/image" Target="media/image18.png"/><Relationship Id="rId34" Type="http://schemas.openxmlformats.org/officeDocument/2006/relationships/comments" Target="comments.xml"/><Relationship Id="rId7"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microsoft.com/office/2018/08/relationships/commentsExtensible" Target="commentsExtensible.xml"/><Relationship Id="rId40" Type="http://schemas.microsoft.com/office/2011/relationships/people" Target="peop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microsoft.com/office/2016/09/relationships/commentsIds" Target="commentsIds.xml"/><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microsoft.com/office/2011/relationships/commentsExtended" Target="commentsExtended.xml"/><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38" Type="http://schemas.openxmlformats.org/officeDocument/2006/relationships/image" Target="media/image3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8</TotalTime>
  <Pages>54</Pages>
  <Words>41771</Words>
  <Characters>238097</Characters>
  <Application>Microsoft Office Word</Application>
  <DocSecurity>0</DocSecurity>
  <Lines>1984</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90</cp:revision>
  <dcterms:created xsi:type="dcterms:W3CDTF">2021-08-22T21:49:00Z</dcterms:created>
  <dcterms:modified xsi:type="dcterms:W3CDTF">2021-09-16T08:13:00Z</dcterms:modified>
</cp:coreProperties>
</file>